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A0B4F7" w14:textId="586A7EF7" w:rsidR="00717C67" w:rsidRPr="005D2511" w:rsidRDefault="00717C67" w:rsidP="007D31D8">
      <w:pPr>
        <w:spacing w:line="360" w:lineRule="auto"/>
        <w:rPr>
          <w:b/>
          <w:i/>
        </w:rPr>
      </w:pPr>
      <w:bookmarkStart w:id="0" w:name="_Hlk481591137"/>
      <w:bookmarkStart w:id="1" w:name="_GoBack"/>
      <w:bookmarkEnd w:id="0"/>
      <w:bookmarkEnd w:id="1"/>
      <w:r w:rsidRPr="005D2511">
        <w:rPr>
          <w:b/>
          <w:i/>
        </w:rPr>
        <w:t xml:space="preserve">Corresponding </w:t>
      </w:r>
      <w:r w:rsidR="005C1DBC" w:rsidRPr="005D2511">
        <w:rPr>
          <w:b/>
          <w:i/>
        </w:rPr>
        <w:t>a</w:t>
      </w:r>
      <w:r w:rsidRPr="005D2511">
        <w:rPr>
          <w:b/>
          <w:i/>
        </w:rPr>
        <w:t>uthor</w:t>
      </w:r>
    </w:p>
    <w:p w14:paraId="004B19C9" w14:textId="3566A759" w:rsidR="00717C67" w:rsidRPr="005D2511" w:rsidRDefault="00717C67" w:rsidP="007D31D8">
      <w:pPr>
        <w:spacing w:line="360" w:lineRule="auto"/>
      </w:pPr>
      <w:r w:rsidRPr="005D2511">
        <w:t xml:space="preserve">Dr Vivian M </w:t>
      </w:r>
      <w:r w:rsidR="004566C2" w:rsidRPr="005D2511">
        <w:t>Yuen</w:t>
      </w:r>
    </w:p>
    <w:p w14:paraId="5C28F462" w14:textId="77777777" w:rsidR="00717C67" w:rsidRPr="005D2511" w:rsidRDefault="00717C67" w:rsidP="007D31D8">
      <w:pPr>
        <w:widowControl w:val="0"/>
        <w:autoSpaceDE w:val="0"/>
        <w:autoSpaceDN w:val="0"/>
        <w:adjustRightInd w:val="0"/>
        <w:spacing w:line="360" w:lineRule="auto"/>
      </w:pPr>
      <w:r w:rsidRPr="005D2511">
        <w:t>Department of Anaesthesiology</w:t>
      </w:r>
    </w:p>
    <w:p w14:paraId="2A342E91" w14:textId="77777777" w:rsidR="00717C67" w:rsidRPr="005D2511" w:rsidRDefault="00717C67" w:rsidP="007D31D8">
      <w:pPr>
        <w:widowControl w:val="0"/>
        <w:autoSpaceDE w:val="0"/>
        <w:autoSpaceDN w:val="0"/>
        <w:adjustRightInd w:val="0"/>
        <w:spacing w:line="360" w:lineRule="auto"/>
      </w:pPr>
      <w:r w:rsidRPr="005D2511">
        <w:t>University of Hong Kong</w:t>
      </w:r>
    </w:p>
    <w:p w14:paraId="2EEB462C" w14:textId="77777777" w:rsidR="00717C67" w:rsidRPr="005D2511" w:rsidRDefault="00717C67" w:rsidP="007D31D8">
      <w:pPr>
        <w:widowControl w:val="0"/>
        <w:autoSpaceDE w:val="0"/>
        <w:autoSpaceDN w:val="0"/>
        <w:adjustRightInd w:val="0"/>
        <w:spacing w:line="360" w:lineRule="auto"/>
      </w:pPr>
      <w:r w:rsidRPr="005D2511">
        <w:t>Room K-424, Queen Mary Hospital</w:t>
      </w:r>
    </w:p>
    <w:p w14:paraId="12EFC321" w14:textId="48FCACA3" w:rsidR="00717C67" w:rsidRPr="005D2511" w:rsidRDefault="00717C67" w:rsidP="007D31D8">
      <w:pPr>
        <w:spacing w:line="360" w:lineRule="auto"/>
      </w:pPr>
      <w:r w:rsidRPr="005D2511">
        <w:t>102 Pokfulam Road, Pokfulam, Hong Kong</w:t>
      </w:r>
    </w:p>
    <w:p w14:paraId="5CFAA3B7" w14:textId="77777777" w:rsidR="005D782A" w:rsidRPr="005D2511" w:rsidRDefault="005D782A" w:rsidP="005D782A">
      <w:pPr>
        <w:spacing w:line="360" w:lineRule="auto"/>
      </w:pPr>
      <w:r w:rsidRPr="005D2511">
        <w:rPr>
          <w:i/>
        </w:rPr>
        <w:t>Email: vtang131@hku.hk</w:t>
      </w:r>
    </w:p>
    <w:p w14:paraId="131D84DC" w14:textId="77777777" w:rsidR="00717C67" w:rsidRPr="005D2511" w:rsidRDefault="00717C67" w:rsidP="007D31D8">
      <w:pPr>
        <w:spacing w:line="360" w:lineRule="auto"/>
      </w:pPr>
    </w:p>
    <w:p w14:paraId="3E6AF7E7" w14:textId="76E32DED" w:rsidR="00CA177C" w:rsidRPr="005D2511" w:rsidRDefault="00CA177C" w:rsidP="007D31D8">
      <w:pPr>
        <w:spacing w:line="360" w:lineRule="auto"/>
        <w:jc w:val="both"/>
        <w:outlineLvl w:val="0"/>
        <w:rPr>
          <w:b/>
          <w:lang w:val="en-GB"/>
        </w:rPr>
      </w:pPr>
      <w:r w:rsidRPr="005D2511">
        <w:rPr>
          <w:b/>
          <w:lang w:val="en-GB"/>
        </w:rPr>
        <w:t xml:space="preserve">A </w:t>
      </w:r>
      <w:r w:rsidR="005C1DBC" w:rsidRPr="005D2511">
        <w:rPr>
          <w:b/>
          <w:lang w:val="en-GB"/>
        </w:rPr>
        <w:t xml:space="preserve">randomised controlled trial </w:t>
      </w:r>
      <w:r w:rsidR="00DA2F86" w:rsidRPr="005D2511">
        <w:rPr>
          <w:b/>
          <w:lang w:val="en-GB"/>
        </w:rPr>
        <w:t xml:space="preserve">of </w:t>
      </w:r>
      <w:r w:rsidR="005C1DBC" w:rsidRPr="005D2511">
        <w:rPr>
          <w:b/>
          <w:lang w:val="en-GB"/>
        </w:rPr>
        <w:t xml:space="preserve">oral </w:t>
      </w:r>
      <w:r w:rsidRPr="005D2511">
        <w:rPr>
          <w:b/>
          <w:lang w:val="en-GB"/>
        </w:rPr>
        <w:t xml:space="preserve">chloral hydrate </w:t>
      </w:r>
      <w:r w:rsidR="005C1DBC" w:rsidRPr="005D2511">
        <w:rPr>
          <w:b/>
          <w:lang w:val="en-GB"/>
        </w:rPr>
        <w:t>vs</w:t>
      </w:r>
      <w:r w:rsidR="00D42D48" w:rsidRPr="005D2511">
        <w:rPr>
          <w:b/>
          <w:lang w:val="en-GB"/>
        </w:rPr>
        <w:t>.</w:t>
      </w:r>
      <w:r w:rsidR="005C1DBC" w:rsidRPr="005D2511">
        <w:rPr>
          <w:b/>
          <w:lang w:val="en-GB"/>
        </w:rPr>
        <w:t xml:space="preserve"> </w:t>
      </w:r>
      <w:r w:rsidRPr="005D2511">
        <w:rPr>
          <w:b/>
          <w:lang w:val="en-GB"/>
        </w:rPr>
        <w:t xml:space="preserve">intranasal dexmedetomidine </w:t>
      </w:r>
      <w:r w:rsidR="005C1DBC" w:rsidRPr="005D2511">
        <w:rPr>
          <w:b/>
          <w:lang w:val="en-GB"/>
        </w:rPr>
        <w:t>before CT scans</w:t>
      </w:r>
      <w:r w:rsidRPr="005D2511">
        <w:rPr>
          <w:b/>
          <w:lang w:val="en-GB"/>
        </w:rPr>
        <w:t xml:space="preserve"> in children </w:t>
      </w:r>
    </w:p>
    <w:p w14:paraId="28B5226D" w14:textId="77777777" w:rsidR="00CA177C" w:rsidRPr="005D2511" w:rsidRDefault="00CA177C" w:rsidP="007D31D8">
      <w:pPr>
        <w:spacing w:line="360" w:lineRule="auto"/>
        <w:jc w:val="both"/>
        <w:rPr>
          <w:b/>
          <w:lang w:val="en-GB"/>
        </w:rPr>
      </w:pPr>
    </w:p>
    <w:p w14:paraId="0D652DC4" w14:textId="7C6FDFC0" w:rsidR="00CA177C" w:rsidRPr="005D2511" w:rsidRDefault="005C1DBC" w:rsidP="007D31D8">
      <w:pPr>
        <w:spacing w:line="360" w:lineRule="auto"/>
        <w:jc w:val="both"/>
        <w:rPr>
          <w:lang w:val="en-GB"/>
        </w:rPr>
      </w:pPr>
      <w:r w:rsidRPr="005D2511">
        <w:rPr>
          <w:lang w:val="en-GB"/>
        </w:rPr>
        <w:t xml:space="preserve">V. </w:t>
      </w:r>
      <w:r w:rsidR="007D15E1" w:rsidRPr="005D2511">
        <w:rPr>
          <w:lang w:val="en-GB"/>
        </w:rPr>
        <w:t>M</w:t>
      </w:r>
      <w:r w:rsidRPr="005D2511">
        <w:rPr>
          <w:lang w:val="en-GB"/>
        </w:rPr>
        <w:t>.</w:t>
      </w:r>
      <w:r w:rsidR="00CA177C" w:rsidRPr="005D2511">
        <w:rPr>
          <w:lang w:val="en-GB"/>
        </w:rPr>
        <w:t xml:space="preserve"> Yuen</w:t>
      </w:r>
      <w:r w:rsidR="00717C67" w:rsidRPr="005D2511">
        <w:rPr>
          <w:lang w:val="en-GB"/>
        </w:rPr>
        <w:t>,</w:t>
      </w:r>
      <w:r w:rsidR="002E25E4" w:rsidRPr="005D2511">
        <w:rPr>
          <w:vertAlign w:val="superscript"/>
          <w:lang w:val="en-GB"/>
        </w:rPr>
        <w:t>1</w:t>
      </w:r>
      <w:r w:rsidRPr="005D2511">
        <w:rPr>
          <w:vertAlign w:val="superscript"/>
          <w:lang w:val="en-GB"/>
        </w:rPr>
        <w:t xml:space="preserve">,5 </w:t>
      </w:r>
      <w:r w:rsidRPr="005D2511">
        <w:rPr>
          <w:lang w:val="en-GB"/>
        </w:rPr>
        <w:t xml:space="preserve">B. </w:t>
      </w:r>
      <w:r w:rsidR="0008265B" w:rsidRPr="005D2511">
        <w:rPr>
          <w:lang w:val="en-GB"/>
        </w:rPr>
        <w:t>L</w:t>
      </w:r>
      <w:r w:rsidRPr="005D2511">
        <w:rPr>
          <w:lang w:val="en-GB"/>
        </w:rPr>
        <w:t>.</w:t>
      </w:r>
      <w:r w:rsidR="00CA177C" w:rsidRPr="005D2511">
        <w:rPr>
          <w:lang w:val="en-GB"/>
        </w:rPr>
        <w:t xml:space="preserve"> Li</w:t>
      </w:r>
      <w:r w:rsidR="00717C67" w:rsidRPr="005D2511">
        <w:rPr>
          <w:lang w:val="en-GB"/>
        </w:rPr>
        <w:t>,</w:t>
      </w:r>
      <w:r w:rsidR="00717C67" w:rsidRPr="005D2511">
        <w:rPr>
          <w:vertAlign w:val="superscript"/>
          <w:lang w:val="en-GB"/>
        </w:rPr>
        <w:t xml:space="preserve">2 </w:t>
      </w:r>
      <w:r w:rsidRPr="005D2511">
        <w:rPr>
          <w:lang w:val="en-GB"/>
        </w:rPr>
        <w:t xml:space="preserve">D. </w:t>
      </w:r>
      <w:r w:rsidR="00CA177C" w:rsidRPr="005D2511">
        <w:rPr>
          <w:lang w:val="en-GB"/>
        </w:rPr>
        <w:t>K</w:t>
      </w:r>
      <w:r w:rsidRPr="005D2511">
        <w:rPr>
          <w:lang w:val="en-GB"/>
        </w:rPr>
        <w:t>.</w:t>
      </w:r>
      <w:r w:rsidR="00CA177C" w:rsidRPr="005D2511">
        <w:rPr>
          <w:lang w:val="en-GB"/>
        </w:rPr>
        <w:t xml:space="preserve"> Cheuk</w:t>
      </w:r>
      <w:r w:rsidR="002E25E4" w:rsidRPr="005D2511">
        <w:rPr>
          <w:lang w:val="en-GB"/>
        </w:rPr>
        <w:t>,</w:t>
      </w:r>
      <w:r w:rsidR="00717C67" w:rsidRPr="005D2511">
        <w:rPr>
          <w:vertAlign w:val="superscript"/>
          <w:lang w:val="en-GB"/>
        </w:rPr>
        <w:t>3</w:t>
      </w:r>
      <w:r w:rsidR="002E25E4" w:rsidRPr="005D2511">
        <w:rPr>
          <w:lang w:val="en-GB"/>
        </w:rPr>
        <w:t xml:space="preserve"> </w:t>
      </w:r>
      <w:r w:rsidRPr="005D2511">
        <w:rPr>
          <w:lang w:val="en-GB"/>
        </w:rPr>
        <w:t xml:space="preserve">M. </w:t>
      </w:r>
      <w:r w:rsidR="00CA177C" w:rsidRPr="005D2511">
        <w:rPr>
          <w:lang w:val="en-GB"/>
        </w:rPr>
        <w:t>K</w:t>
      </w:r>
      <w:r w:rsidRPr="005D2511">
        <w:rPr>
          <w:lang w:val="en-GB"/>
        </w:rPr>
        <w:t xml:space="preserve">. </w:t>
      </w:r>
      <w:r w:rsidR="007D15E1" w:rsidRPr="005D2511">
        <w:rPr>
          <w:lang w:val="en-GB"/>
        </w:rPr>
        <w:t>M</w:t>
      </w:r>
      <w:r w:rsidRPr="005D2511">
        <w:rPr>
          <w:lang w:val="en-GB"/>
        </w:rPr>
        <w:t>.</w:t>
      </w:r>
      <w:r w:rsidR="00CA177C" w:rsidRPr="005D2511">
        <w:rPr>
          <w:lang w:val="en-GB"/>
        </w:rPr>
        <w:t xml:space="preserve"> Leung</w:t>
      </w:r>
      <w:r w:rsidR="002E25E4" w:rsidRPr="005D2511">
        <w:rPr>
          <w:lang w:val="en-GB"/>
        </w:rPr>
        <w:t>,</w:t>
      </w:r>
      <w:r w:rsidR="00717C67" w:rsidRPr="005D2511">
        <w:rPr>
          <w:vertAlign w:val="superscript"/>
          <w:lang w:val="en-GB"/>
        </w:rPr>
        <w:t>4</w:t>
      </w:r>
      <w:r w:rsidR="002E25E4" w:rsidRPr="005D2511">
        <w:rPr>
          <w:lang w:val="en-GB"/>
        </w:rPr>
        <w:t xml:space="preserve"> </w:t>
      </w:r>
      <w:r w:rsidRPr="005D2511">
        <w:rPr>
          <w:lang w:val="en-GB"/>
        </w:rPr>
        <w:t xml:space="preserve">T. </w:t>
      </w:r>
      <w:r w:rsidR="00CA177C" w:rsidRPr="005D2511">
        <w:rPr>
          <w:lang w:val="en-GB"/>
        </w:rPr>
        <w:t>W</w:t>
      </w:r>
      <w:r w:rsidRPr="005D2511">
        <w:rPr>
          <w:lang w:val="en-GB"/>
        </w:rPr>
        <w:t xml:space="preserve">. </w:t>
      </w:r>
      <w:r w:rsidR="007D15E1" w:rsidRPr="005D2511">
        <w:rPr>
          <w:lang w:val="en-GB"/>
        </w:rPr>
        <w:t>C</w:t>
      </w:r>
      <w:r w:rsidRPr="005D2511">
        <w:rPr>
          <w:lang w:val="en-GB"/>
        </w:rPr>
        <w:t>.</w:t>
      </w:r>
      <w:r w:rsidR="007D15E1" w:rsidRPr="005D2511">
        <w:rPr>
          <w:lang w:val="en-GB"/>
        </w:rPr>
        <w:t xml:space="preserve"> </w:t>
      </w:r>
      <w:r w:rsidR="00CA177C" w:rsidRPr="005D2511">
        <w:rPr>
          <w:lang w:val="en-GB"/>
        </w:rPr>
        <w:t>Hui</w:t>
      </w:r>
      <w:r w:rsidR="00717C67" w:rsidRPr="005D2511">
        <w:rPr>
          <w:lang w:val="en-GB"/>
        </w:rPr>
        <w:t>,</w:t>
      </w:r>
      <w:r w:rsidR="00717C67" w:rsidRPr="005D2511">
        <w:rPr>
          <w:vertAlign w:val="superscript"/>
          <w:lang w:val="en-GB"/>
        </w:rPr>
        <w:t>5</w:t>
      </w:r>
      <w:r w:rsidR="00717C67" w:rsidRPr="005D2511">
        <w:rPr>
          <w:lang w:val="en-GB"/>
        </w:rPr>
        <w:t xml:space="preserve"> </w:t>
      </w:r>
      <w:r w:rsidRPr="005D2511">
        <w:rPr>
          <w:lang w:val="en-GB"/>
        </w:rPr>
        <w:t xml:space="preserve">I. </w:t>
      </w:r>
      <w:r w:rsidR="00CA177C" w:rsidRPr="005D2511">
        <w:rPr>
          <w:lang w:val="en-GB"/>
        </w:rPr>
        <w:t>C</w:t>
      </w:r>
      <w:r w:rsidRPr="005D2511">
        <w:rPr>
          <w:lang w:val="en-GB"/>
        </w:rPr>
        <w:t>.</w:t>
      </w:r>
      <w:r w:rsidR="00CA177C" w:rsidRPr="005D2511">
        <w:rPr>
          <w:lang w:val="en-GB"/>
        </w:rPr>
        <w:t xml:space="preserve"> Wong</w:t>
      </w:r>
      <w:r w:rsidR="002E25E4" w:rsidRPr="005D2511">
        <w:rPr>
          <w:lang w:val="en-GB"/>
        </w:rPr>
        <w:t>,</w:t>
      </w:r>
      <w:r w:rsidR="00717C67" w:rsidRPr="005D2511">
        <w:rPr>
          <w:vertAlign w:val="superscript"/>
          <w:lang w:val="en-GB"/>
        </w:rPr>
        <w:t>6</w:t>
      </w:r>
      <w:r w:rsidR="00717C67" w:rsidRPr="005D2511">
        <w:rPr>
          <w:lang w:val="en-GB"/>
        </w:rPr>
        <w:t xml:space="preserve"> </w:t>
      </w:r>
      <w:r w:rsidRPr="005D2511">
        <w:rPr>
          <w:lang w:val="en-GB"/>
        </w:rPr>
        <w:t xml:space="preserve">W. </w:t>
      </w:r>
      <w:r w:rsidR="00CA177C" w:rsidRPr="005D2511">
        <w:rPr>
          <w:lang w:val="en-GB"/>
        </w:rPr>
        <w:t>W</w:t>
      </w:r>
      <w:r w:rsidRPr="005D2511">
        <w:rPr>
          <w:lang w:val="en-GB"/>
        </w:rPr>
        <w:t>.</w:t>
      </w:r>
      <w:r w:rsidR="00CA177C" w:rsidRPr="005D2511">
        <w:rPr>
          <w:lang w:val="en-GB"/>
        </w:rPr>
        <w:t xml:space="preserve"> Lam</w:t>
      </w:r>
      <w:r w:rsidR="002E25E4" w:rsidRPr="005D2511">
        <w:rPr>
          <w:lang w:val="en-GB"/>
        </w:rPr>
        <w:t>,</w:t>
      </w:r>
      <w:r w:rsidR="00717C67" w:rsidRPr="005D2511">
        <w:rPr>
          <w:vertAlign w:val="superscript"/>
          <w:lang w:val="en-GB"/>
        </w:rPr>
        <w:t>7</w:t>
      </w:r>
      <w:r w:rsidR="002E25E4" w:rsidRPr="005D2511">
        <w:rPr>
          <w:lang w:val="en-GB"/>
        </w:rPr>
        <w:t xml:space="preserve"> </w:t>
      </w:r>
      <w:r w:rsidRPr="005D2511">
        <w:rPr>
          <w:lang w:val="en-GB"/>
        </w:rPr>
        <w:t xml:space="preserve">S. </w:t>
      </w:r>
      <w:r w:rsidR="00CA177C" w:rsidRPr="005D2511">
        <w:rPr>
          <w:lang w:val="en-GB"/>
        </w:rPr>
        <w:t>W</w:t>
      </w:r>
      <w:r w:rsidRPr="005D2511">
        <w:rPr>
          <w:lang w:val="en-GB"/>
        </w:rPr>
        <w:t>.</w:t>
      </w:r>
      <w:r w:rsidR="00CA177C" w:rsidRPr="005D2511">
        <w:rPr>
          <w:lang w:val="en-GB"/>
        </w:rPr>
        <w:t xml:space="preserve"> Cho</w:t>
      </w:r>
      <w:r w:rsidR="00717C67" w:rsidRPr="005D2511">
        <w:rPr>
          <w:vertAlign w:val="superscript"/>
          <w:lang w:val="en-GB"/>
        </w:rPr>
        <w:t xml:space="preserve">8 </w:t>
      </w:r>
      <w:r w:rsidRPr="005D2511">
        <w:rPr>
          <w:lang w:val="en-GB"/>
        </w:rPr>
        <w:t xml:space="preserve">and M. </w:t>
      </w:r>
      <w:r w:rsidR="00CA177C" w:rsidRPr="005D2511">
        <w:rPr>
          <w:lang w:val="en-GB"/>
        </w:rPr>
        <w:t>G</w:t>
      </w:r>
      <w:r w:rsidRPr="005D2511">
        <w:rPr>
          <w:lang w:val="en-GB"/>
        </w:rPr>
        <w:t>.</w:t>
      </w:r>
      <w:r w:rsidR="00CA177C" w:rsidRPr="005D2511">
        <w:rPr>
          <w:lang w:val="en-GB"/>
        </w:rPr>
        <w:t xml:space="preserve"> Irwin</w:t>
      </w:r>
      <w:r w:rsidR="00717C67" w:rsidRPr="005D2511">
        <w:rPr>
          <w:vertAlign w:val="superscript"/>
          <w:lang w:val="en-GB"/>
        </w:rPr>
        <w:t>9</w:t>
      </w:r>
    </w:p>
    <w:p w14:paraId="7D997711" w14:textId="77777777" w:rsidR="00CA177C" w:rsidRPr="005D2511" w:rsidRDefault="00CA177C" w:rsidP="007D31D8">
      <w:pPr>
        <w:spacing w:line="360" w:lineRule="auto"/>
        <w:jc w:val="both"/>
        <w:rPr>
          <w:lang w:val="en-GB"/>
        </w:rPr>
      </w:pPr>
    </w:p>
    <w:p w14:paraId="6216254A" w14:textId="5A96390E" w:rsidR="005C1DBC" w:rsidRPr="005D2511" w:rsidRDefault="00717C67" w:rsidP="007D31D8">
      <w:pPr>
        <w:spacing w:line="360" w:lineRule="auto"/>
        <w:jc w:val="both"/>
        <w:rPr>
          <w:i/>
          <w:lang w:val="en-GB"/>
        </w:rPr>
      </w:pPr>
      <w:r w:rsidRPr="005D2511">
        <w:rPr>
          <w:i/>
          <w:lang w:val="en-GB"/>
        </w:rPr>
        <w:t>1</w:t>
      </w:r>
      <w:r w:rsidR="005C1DBC" w:rsidRPr="005D2511">
        <w:rPr>
          <w:i/>
          <w:lang w:val="en-GB"/>
        </w:rPr>
        <w:t xml:space="preserve"> </w:t>
      </w:r>
      <w:r w:rsidRPr="005D2511">
        <w:rPr>
          <w:i/>
          <w:lang w:val="en-GB"/>
        </w:rPr>
        <w:t>Consultant, Department of Anaesthesiology</w:t>
      </w:r>
      <w:r w:rsidR="005C1DBC" w:rsidRPr="005D2511">
        <w:rPr>
          <w:i/>
          <w:lang w:val="en-GB"/>
        </w:rPr>
        <w:t>, Hong Kong Children’s Hospital, Hong Kong</w:t>
      </w:r>
      <w:r w:rsidRPr="005D2511">
        <w:rPr>
          <w:i/>
          <w:lang w:val="en-GB"/>
        </w:rPr>
        <w:t xml:space="preserve"> </w:t>
      </w:r>
    </w:p>
    <w:p w14:paraId="12550805" w14:textId="3B0A0D4C" w:rsidR="005C1DBC" w:rsidRPr="005D2511" w:rsidRDefault="00717C67" w:rsidP="007D31D8">
      <w:pPr>
        <w:spacing w:line="360" w:lineRule="auto"/>
        <w:jc w:val="both"/>
        <w:rPr>
          <w:i/>
          <w:lang w:val="en-GB"/>
        </w:rPr>
      </w:pPr>
      <w:r w:rsidRPr="005D2511">
        <w:rPr>
          <w:i/>
          <w:lang w:val="en-GB"/>
        </w:rPr>
        <w:t>2</w:t>
      </w:r>
      <w:r w:rsidR="005C1DBC" w:rsidRPr="005D2511">
        <w:rPr>
          <w:i/>
          <w:lang w:val="en-GB"/>
        </w:rPr>
        <w:t xml:space="preserve"> </w:t>
      </w:r>
      <w:r w:rsidR="00E20270" w:rsidRPr="005D2511">
        <w:rPr>
          <w:i/>
          <w:lang w:val="en-GB"/>
        </w:rPr>
        <w:t xml:space="preserve">Attending Anaesthesiologist, </w:t>
      </w:r>
      <w:r w:rsidRPr="005D2511">
        <w:rPr>
          <w:i/>
          <w:lang w:val="en-GB"/>
        </w:rPr>
        <w:t>Department of Anaesthesiology, Guangzhou Women and Children’s Medical Centre, Guangzhou, China</w:t>
      </w:r>
    </w:p>
    <w:p w14:paraId="395E545D" w14:textId="6251882B" w:rsidR="005C1DBC" w:rsidRPr="005D2511" w:rsidRDefault="00717C67" w:rsidP="007D31D8">
      <w:pPr>
        <w:spacing w:line="360" w:lineRule="auto"/>
        <w:jc w:val="both"/>
        <w:rPr>
          <w:i/>
          <w:lang w:val="en-GB"/>
        </w:rPr>
      </w:pPr>
      <w:r w:rsidRPr="005D2511">
        <w:rPr>
          <w:i/>
          <w:lang w:val="en-GB"/>
        </w:rPr>
        <w:t xml:space="preserve">3 Associate Consultant, Department of Paediatric and Adolescent Medicine, 4 Associate Consultant, 5 Consultant, Department of Anaesthesiology, </w:t>
      </w:r>
      <w:r w:rsidR="005C1DBC" w:rsidRPr="005D2511">
        <w:rPr>
          <w:i/>
          <w:lang w:val="en-GB"/>
        </w:rPr>
        <w:t xml:space="preserve">7 Consultant, Department of Radiology, </w:t>
      </w:r>
      <w:r w:rsidRPr="005D2511">
        <w:rPr>
          <w:i/>
          <w:lang w:val="en-GB"/>
        </w:rPr>
        <w:t>Queen Mary Hospital, Hong Kong</w:t>
      </w:r>
    </w:p>
    <w:p w14:paraId="26DC405C" w14:textId="2AF6BBDE" w:rsidR="005D782A" w:rsidRPr="005D2511" w:rsidRDefault="00717C67" w:rsidP="007D31D8">
      <w:pPr>
        <w:spacing w:line="360" w:lineRule="auto"/>
        <w:jc w:val="both"/>
        <w:rPr>
          <w:i/>
          <w:lang w:val="en-GB"/>
        </w:rPr>
      </w:pPr>
      <w:r w:rsidRPr="005D2511">
        <w:rPr>
          <w:i/>
          <w:lang w:val="en-GB"/>
        </w:rPr>
        <w:t xml:space="preserve">6 </w:t>
      </w:r>
      <w:r w:rsidR="00B144DB" w:rsidRPr="005D2511">
        <w:rPr>
          <w:i/>
          <w:lang w:val="en-GB"/>
        </w:rPr>
        <w:t>Professor</w:t>
      </w:r>
      <w:r w:rsidRPr="005D2511">
        <w:rPr>
          <w:i/>
          <w:lang w:val="en-GB"/>
        </w:rPr>
        <w:t xml:space="preserve">, </w:t>
      </w:r>
      <w:r w:rsidR="005D782A" w:rsidRPr="005D2511">
        <w:rPr>
          <w:i/>
          <w:lang w:val="en-GB"/>
        </w:rPr>
        <w:t>UCL School of</w:t>
      </w:r>
      <w:r w:rsidRPr="005D2511">
        <w:rPr>
          <w:i/>
          <w:lang w:val="en-GB"/>
        </w:rPr>
        <w:t xml:space="preserve"> Pharmacy, </w:t>
      </w:r>
      <w:r w:rsidR="005D782A" w:rsidRPr="005D2511">
        <w:rPr>
          <w:i/>
          <w:lang w:val="en-GB"/>
        </w:rPr>
        <w:t>London, UK</w:t>
      </w:r>
      <w:r w:rsidRPr="005D2511">
        <w:rPr>
          <w:i/>
          <w:lang w:val="en-GB"/>
        </w:rPr>
        <w:t xml:space="preserve"> </w:t>
      </w:r>
    </w:p>
    <w:p w14:paraId="624AA96B" w14:textId="125D981D" w:rsidR="00717C67" w:rsidRPr="005D2511" w:rsidRDefault="006C4CF6" w:rsidP="007D31D8">
      <w:pPr>
        <w:spacing w:line="360" w:lineRule="auto"/>
        <w:jc w:val="both"/>
        <w:rPr>
          <w:lang w:val="en-GB"/>
        </w:rPr>
      </w:pPr>
      <w:r w:rsidRPr="005D2511">
        <w:rPr>
          <w:i/>
          <w:lang w:val="en-GB"/>
        </w:rPr>
        <w:t xml:space="preserve">8 </w:t>
      </w:r>
      <w:r w:rsidR="00C87EBA" w:rsidRPr="005D2511">
        <w:rPr>
          <w:i/>
          <w:lang w:val="en-GB"/>
        </w:rPr>
        <w:t>P</w:t>
      </w:r>
      <w:r w:rsidRPr="005D2511">
        <w:rPr>
          <w:i/>
          <w:lang w:val="en-GB"/>
        </w:rPr>
        <w:t xml:space="preserve">ostdoctoral Fellow, </w:t>
      </w:r>
      <w:r w:rsidR="00717C67" w:rsidRPr="005D2511">
        <w:rPr>
          <w:i/>
          <w:lang w:val="en-GB"/>
        </w:rPr>
        <w:t>9 Professor, Department of Anaesthesiology, University of Hong Kong, Hong Kong</w:t>
      </w:r>
    </w:p>
    <w:p w14:paraId="2985CD28" w14:textId="2F66CB8A" w:rsidR="0072146E" w:rsidRPr="005D2511" w:rsidRDefault="0072146E" w:rsidP="007D31D8">
      <w:pPr>
        <w:spacing w:line="360" w:lineRule="auto"/>
        <w:outlineLvl w:val="0"/>
        <w:rPr>
          <w:color w:val="000000" w:themeColor="text1"/>
          <w:lang w:val="en-GB"/>
        </w:rPr>
      </w:pPr>
      <w:r w:rsidRPr="005D2511">
        <w:rPr>
          <w:b/>
        </w:rPr>
        <w:t>Short title</w:t>
      </w:r>
      <w:r w:rsidRPr="005D2511">
        <w:rPr>
          <w:rStyle w:val="Hyperlink"/>
          <w:b/>
          <w:color w:val="000000" w:themeColor="text1"/>
          <w:u w:val="none"/>
          <w:lang w:val="en-GB"/>
        </w:rPr>
        <w:t>:</w:t>
      </w:r>
      <w:r w:rsidRPr="005D2511">
        <w:rPr>
          <w:rStyle w:val="Hyperlink"/>
          <w:color w:val="000000" w:themeColor="text1"/>
          <w:u w:val="none"/>
          <w:lang w:val="en-GB"/>
        </w:rPr>
        <w:t xml:space="preserve"> Chloral hydrate and dexmedetomidine for sedation in children</w:t>
      </w:r>
    </w:p>
    <w:p w14:paraId="3E945524" w14:textId="3300714A" w:rsidR="008F2DB2" w:rsidRPr="005D2511" w:rsidRDefault="008F2DB2" w:rsidP="007D31D8">
      <w:pPr>
        <w:spacing w:line="360" w:lineRule="auto"/>
        <w:outlineLvl w:val="0"/>
        <w:rPr>
          <w:b/>
        </w:rPr>
      </w:pPr>
      <w:r w:rsidRPr="005D2511">
        <w:rPr>
          <w:b/>
        </w:rPr>
        <w:t xml:space="preserve">Key Words: </w:t>
      </w:r>
      <w:r w:rsidRPr="005D2511">
        <w:t>Chloral Hydrate, Dexmedetomidine, Intranasal, Pediatric, Sedation, Tomography.</w:t>
      </w:r>
    </w:p>
    <w:p w14:paraId="5B930A56" w14:textId="3254F9F8" w:rsidR="005D782A" w:rsidRPr="005D2511" w:rsidRDefault="005D782A">
      <w:pPr>
        <w:rPr>
          <w:b/>
        </w:rPr>
      </w:pPr>
      <w:r w:rsidRPr="005D2511">
        <w:rPr>
          <w:b/>
        </w:rPr>
        <w:lastRenderedPageBreak/>
        <w:br w:type="page"/>
      </w:r>
    </w:p>
    <w:p w14:paraId="1C8CDDF2" w14:textId="7B6E1765" w:rsidR="000B54D6" w:rsidRPr="005D2511" w:rsidRDefault="0072146E" w:rsidP="007D31D8">
      <w:pPr>
        <w:spacing w:line="360" w:lineRule="auto"/>
        <w:rPr>
          <w:color w:val="0000FF" w:themeColor="hyperlink"/>
          <w:u w:val="single"/>
          <w:lang w:val="en-GB"/>
        </w:rPr>
      </w:pPr>
      <w:r w:rsidRPr="005D2511">
        <w:rPr>
          <w:b/>
          <w:lang w:val="en-GB"/>
        </w:rPr>
        <w:lastRenderedPageBreak/>
        <w:t>Summary</w:t>
      </w:r>
    </w:p>
    <w:p w14:paraId="212FBE68" w14:textId="1854EE31" w:rsidR="000B54D6" w:rsidRPr="005D2511" w:rsidRDefault="003404AB" w:rsidP="005C1DBC">
      <w:pPr>
        <w:spacing w:line="360" w:lineRule="auto"/>
        <w:rPr>
          <w:lang w:val="en-GB"/>
        </w:rPr>
      </w:pPr>
      <w:r w:rsidRPr="005D2511">
        <w:rPr>
          <w:lang w:val="en-GB"/>
        </w:rPr>
        <w:t>Chloral</w:t>
      </w:r>
      <w:r w:rsidR="000B54D6" w:rsidRPr="005D2511">
        <w:rPr>
          <w:lang w:val="en-GB"/>
        </w:rPr>
        <w:t xml:space="preserve"> hydrate is commonly used </w:t>
      </w:r>
      <w:r w:rsidR="006476EB" w:rsidRPr="005D2511">
        <w:rPr>
          <w:lang w:val="en-GB"/>
        </w:rPr>
        <w:t xml:space="preserve">to </w:t>
      </w:r>
      <w:r w:rsidR="000B54D6" w:rsidRPr="005D2511">
        <w:rPr>
          <w:lang w:val="en-GB"/>
        </w:rPr>
        <w:t>sedat</w:t>
      </w:r>
      <w:r w:rsidR="006476EB" w:rsidRPr="005D2511">
        <w:rPr>
          <w:lang w:val="en-GB"/>
        </w:rPr>
        <w:t>e</w:t>
      </w:r>
      <w:r w:rsidR="000B54D6" w:rsidRPr="005D2511">
        <w:rPr>
          <w:lang w:val="en-GB"/>
        </w:rPr>
        <w:t xml:space="preserve"> children for </w:t>
      </w:r>
      <w:r w:rsidR="006A07D2" w:rsidRPr="005D2511">
        <w:rPr>
          <w:lang w:val="en-GB"/>
        </w:rPr>
        <w:t>pain</w:t>
      </w:r>
      <w:r w:rsidR="006476EB" w:rsidRPr="005D2511">
        <w:rPr>
          <w:lang w:val="en-GB"/>
        </w:rPr>
        <w:t>less</w:t>
      </w:r>
      <w:r w:rsidRPr="005D2511">
        <w:rPr>
          <w:lang w:val="en-GB"/>
        </w:rPr>
        <w:t xml:space="preserve"> procedur</w:t>
      </w:r>
      <w:r w:rsidR="006476EB" w:rsidRPr="005D2511">
        <w:rPr>
          <w:lang w:val="en-GB"/>
        </w:rPr>
        <w:t>es. Children may recover more quickly after sedation with d</w:t>
      </w:r>
      <w:r w:rsidR="000B54D6" w:rsidRPr="005D2511">
        <w:rPr>
          <w:lang w:val="en-GB"/>
        </w:rPr>
        <w:t>exmedetomidine</w:t>
      </w:r>
      <w:r w:rsidR="006476EB" w:rsidRPr="005D2511">
        <w:rPr>
          <w:lang w:val="en-GB"/>
        </w:rPr>
        <w:t>, which has a shorter half-life</w:t>
      </w:r>
      <w:r w:rsidR="000B54D6" w:rsidRPr="005D2511">
        <w:rPr>
          <w:lang w:val="en-GB"/>
        </w:rPr>
        <w:t>.</w:t>
      </w:r>
      <w:r w:rsidR="000025B5" w:rsidRPr="005D2511">
        <w:rPr>
          <w:lang w:val="en-GB"/>
        </w:rPr>
        <w:t xml:space="preserve"> </w:t>
      </w:r>
      <w:r w:rsidR="006476EB" w:rsidRPr="005D2511">
        <w:rPr>
          <w:lang w:val="en-GB"/>
        </w:rPr>
        <w:t>We</w:t>
      </w:r>
      <w:r w:rsidR="000B54D6" w:rsidRPr="005D2511">
        <w:rPr>
          <w:lang w:val="en-GB"/>
        </w:rPr>
        <w:t xml:space="preserve"> randomly </w:t>
      </w:r>
      <w:r w:rsidR="006476EB" w:rsidRPr="005D2511">
        <w:rPr>
          <w:lang w:val="en-GB"/>
        </w:rPr>
        <w:t xml:space="preserve">allocated 196 children </w:t>
      </w:r>
      <w:r w:rsidR="000B54D6" w:rsidRPr="005D2511">
        <w:rPr>
          <w:lang w:val="en-GB"/>
        </w:rPr>
        <w:t>to chl</w:t>
      </w:r>
      <w:r w:rsidR="00E81846" w:rsidRPr="005D2511">
        <w:rPr>
          <w:lang w:val="en-GB"/>
        </w:rPr>
        <w:t>oral hydrate</w:t>
      </w:r>
      <w:r w:rsidR="003F09FF" w:rsidRPr="005D2511">
        <w:rPr>
          <w:lang w:val="en-GB"/>
        </w:rPr>
        <w:t xml:space="preserve"> syrup</w:t>
      </w:r>
      <w:r w:rsidR="00A828CE" w:rsidRPr="005D2511">
        <w:rPr>
          <w:lang w:val="en-GB"/>
        </w:rPr>
        <w:t xml:space="preserve"> </w:t>
      </w:r>
      <w:r w:rsidR="006476EB" w:rsidRPr="005D2511">
        <w:rPr>
          <w:lang w:val="en-GB"/>
        </w:rPr>
        <w:t>50 mg.kg</w:t>
      </w:r>
      <w:r w:rsidR="006476EB" w:rsidRPr="005D2511">
        <w:rPr>
          <w:vertAlign w:val="superscript"/>
          <w:lang w:val="en-GB"/>
        </w:rPr>
        <w:t>-1</w:t>
      </w:r>
      <w:r w:rsidR="006476EB" w:rsidRPr="005D2511">
        <w:rPr>
          <w:lang w:val="en-GB"/>
        </w:rPr>
        <w:t xml:space="preserve"> </w:t>
      </w:r>
      <w:r w:rsidR="003F09FF" w:rsidRPr="005D2511">
        <w:rPr>
          <w:lang w:val="en-GB"/>
        </w:rPr>
        <w:t xml:space="preserve">and intranasal saline 0.9% spray, </w:t>
      </w:r>
      <w:r w:rsidR="00A828CE" w:rsidRPr="005D2511">
        <w:rPr>
          <w:lang w:val="en-GB"/>
        </w:rPr>
        <w:t>or</w:t>
      </w:r>
      <w:r w:rsidR="003F09FF" w:rsidRPr="005D2511">
        <w:rPr>
          <w:lang w:val="en-GB"/>
        </w:rPr>
        <w:t xml:space="preserve"> placebo syrup and </w:t>
      </w:r>
      <w:r w:rsidR="000B54D6" w:rsidRPr="005D2511">
        <w:rPr>
          <w:lang w:val="en-GB"/>
        </w:rPr>
        <w:t>intranasal dexmedetomidine</w:t>
      </w:r>
      <w:r w:rsidR="003F09FF" w:rsidRPr="005D2511">
        <w:rPr>
          <w:lang w:val="en-GB"/>
        </w:rPr>
        <w:t xml:space="preserve"> spray</w:t>
      </w:r>
      <w:r w:rsidR="00A828CE" w:rsidRPr="005D2511">
        <w:rPr>
          <w:lang w:val="en-GB"/>
        </w:rPr>
        <w:t xml:space="preserve"> </w:t>
      </w:r>
      <w:r w:rsidR="006476EB" w:rsidRPr="005D2511">
        <w:rPr>
          <w:lang w:val="en-GB"/>
        </w:rPr>
        <w:t>3 µg.kg</w:t>
      </w:r>
      <w:r w:rsidR="006476EB" w:rsidRPr="005D2511">
        <w:rPr>
          <w:vertAlign w:val="superscript"/>
          <w:lang w:val="en-GB"/>
        </w:rPr>
        <w:t>-1</w:t>
      </w:r>
      <w:r w:rsidR="006F00F4" w:rsidRPr="005D2511">
        <w:rPr>
          <w:lang w:val="en-GB"/>
        </w:rPr>
        <w:t>,</w:t>
      </w:r>
      <w:r w:rsidR="006476EB" w:rsidRPr="005D2511">
        <w:rPr>
          <w:lang w:val="en-GB"/>
        </w:rPr>
        <w:t xml:space="preserve"> 30 min before</w:t>
      </w:r>
      <w:r w:rsidR="00A828CE" w:rsidRPr="005D2511">
        <w:rPr>
          <w:lang w:val="en-GB"/>
        </w:rPr>
        <w:t xml:space="preserve"> computerised tomography</w:t>
      </w:r>
      <w:r w:rsidR="005C5F3E" w:rsidRPr="005D2511">
        <w:rPr>
          <w:lang w:val="en-GB"/>
        </w:rPr>
        <w:t xml:space="preserve"> studies</w:t>
      </w:r>
      <w:r w:rsidR="000B54D6" w:rsidRPr="005D2511">
        <w:rPr>
          <w:lang w:val="en-GB"/>
        </w:rPr>
        <w:t xml:space="preserve">. </w:t>
      </w:r>
      <w:r w:rsidR="003F09FF" w:rsidRPr="005D2511">
        <w:rPr>
          <w:lang w:val="en-GB"/>
        </w:rPr>
        <w:t>More children resisted or cried on drinking chloral hydrate syrup than placebo syrup, 72/107 (67%) vs. 42/87 (48%), respectively, p = 0.009, but there was no difference after intranasal spray with saline vs. dexmedetomidine, 49/107 (46%) vs. 40/87 (46%), p = 0.98. Sedation</w:t>
      </w:r>
      <w:r w:rsidR="00BE0644" w:rsidRPr="005D2511">
        <w:rPr>
          <w:lang w:val="en-GB"/>
        </w:rPr>
        <w:t xml:space="preserve"> was satisfactory in 81/107 (76%) children after chloral hydrate and 64/87 (74%) children after dexmedetomidine, p = 0.74. </w:t>
      </w:r>
      <w:r w:rsidR="006476EB" w:rsidRPr="005D2511">
        <w:rPr>
          <w:lang w:val="en-GB"/>
        </w:rPr>
        <w:t>Of the</w:t>
      </w:r>
      <w:r w:rsidR="0072146E" w:rsidRPr="005D2511">
        <w:rPr>
          <w:lang w:val="en-GB"/>
        </w:rPr>
        <w:t xml:space="preserve"> </w:t>
      </w:r>
      <w:r w:rsidR="006476EB" w:rsidRPr="005D2511">
        <w:rPr>
          <w:lang w:val="en-GB"/>
        </w:rPr>
        <w:t>1</w:t>
      </w:r>
      <w:r w:rsidR="00A62A5F" w:rsidRPr="005D2511">
        <w:rPr>
          <w:lang w:val="en-GB"/>
        </w:rPr>
        <w:t>73</w:t>
      </w:r>
      <w:r w:rsidR="006476EB" w:rsidRPr="005D2511">
        <w:rPr>
          <w:lang w:val="en-GB"/>
        </w:rPr>
        <w:t xml:space="preserve"> </w:t>
      </w:r>
      <w:r w:rsidR="000B54D6" w:rsidRPr="005D2511">
        <w:rPr>
          <w:lang w:val="en-GB"/>
        </w:rPr>
        <w:t>children</w:t>
      </w:r>
      <w:r w:rsidR="006476EB" w:rsidRPr="005D2511">
        <w:rPr>
          <w:lang w:val="en-GB"/>
        </w:rPr>
        <w:t xml:space="preserve"> </w:t>
      </w:r>
      <w:r w:rsidR="00A62A5F" w:rsidRPr="005D2511">
        <w:rPr>
          <w:lang w:val="en-GB"/>
        </w:rPr>
        <w:t xml:space="preserve">followed up for </w:t>
      </w:r>
      <w:r w:rsidR="00BE0644" w:rsidRPr="005D2511">
        <w:rPr>
          <w:lang w:val="en-GB"/>
        </w:rPr>
        <w:t xml:space="preserve">at least </w:t>
      </w:r>
      <w:r w:rsidR="00A62A5F" w:rsidRPr="005D2511">
        <w:rPr>
          <w:lang w:val="en-GB"/>
        </w:rPr>
        <w:t>four hours 38/97 (39%) recovered normal function after chloral hydrate and 32/76 (42%) after dexmedetomidine, p = 0.76.</w:t>
      </w:r>
      <w:r w:rsidR="000B54D6" w:rsidRPr="005D2511">
        <w:rPr>
          <w:lang w:val="en-GB"/>
        </w:rPr>
        <w:t xml:space="preserve"> </w:t>
      </w:r>
      <w:r w:rsidR="003F09FF" w:rsidRPr="005D2511">
        <w:rPr>
          <w:lang w:val="en-GB"/>
        </w:rPr>
        <w:t>Six children vomited after chloral hydrate syrup and placebo spray vs. none after placebo syrup and dexmedetomidine spray, p = 0.03</w:t>
      </w:r>
      <w:r w:rsidR="000B54D6" w:rsidRPr="005D2511">
        <w:rPr>
          <w:lang w:val="en-GB"/>
        </w:rPr>
        <w:t>.</w:t>
      </w:r>
      <w:r w:rsidR="0072146E" w:rsidRPr="005D2511">
        <w:rPr>
          <w:lang w:val="en-GB"/>
        </w:rPr>
        <w:t xml:space="preserve"> </w:t>
      </w:r>
      <w:r w:rsidR="000B54D6" w:rsidRPr="005D2511">
        <w:rPr>
          <w:lang w:val="en-GB"/>
        </w:rPr>
        <w:t xml:space="preserve"> </w:t>
      </w:r>
    </w:p>
    <w:p w14:paraId="79B0971D" w14:textId="77777777" w:rsidR="007E7200" w:rsidRPr="005D2511" w:rsidRDefault="007E7200" w:rsidP="007D31D8">
      <w:pPr>
        <w:spacing w:line="360" w:lineRule="auto"/>
        <w:rPr>
          <w:lang w:val="en-GB"/>
        </w:rPr>
      </w:pPr>
    </w:p>
    <w:p w14:paraId="14C20CC7" w14:textId="77777777" w:rsidR="000B54D6" w:rsidRPr="005D2511" w:rsidRDefault="000B54D6" w:rsidP="007D31D8">
      <w:pPr>
        <w:spacing w:line="360" w:lineRule="auto"/>
        <w:rPr>
          <w:lang w:val="en-GB"/>
        </w:rPr>
      </w:pPr>
      <w:r w:rsidRPr="005D2511">
        <w:rPr>
          <w:lang w:val="en-GB"/>
        </w:rPr>
        <w:br w:type="page"/>
      </w:r>
    </w:p>
    <w:p w14:paraId="7B099BCC" w14:textId="77777777" w:rsidR="008116B2" w:rsidRPr="005D2511" w:rsidRDefault="008116B2" w:rsidP="007D31D8">
      <w:pPr>
        <w:spacing w:line="360" w:lineRule="auto"/>
        <w:rPr>
          <w:b/>
          <w:lang w:val="en-GB"/>
        </w:rPr>
      </w:pPr>
      <w:r w:rsidRPr="005D2511">
        <w:rPr>
          <w:b/>
          <w:lang w:val="en-GB"/>
        </w:rPr>
        <w:lastRenderedPageBreak/>
        <w:t>Introduction</w:t>
      </w:r>
    </w:p>
    <w:p w14:paraId="7370DD58" w14:textId="0823C1D0" w:rsidR="0083587E" w:rsidRPr="005D2511" w:rsidRDefault="009A3300" w:rsidP="007D31D8">
      <w:pPr>
        <w:spacing w:line="360" w:lineRule="auto"/>
        <w:rPr>
          <w:lang w:val="en-GB"/>
        </w:rPr>
      </w:pPr>
      <w:r w:rsidRPr="005D2511">
        <w:rPr>
          <w:lang w:val="en-GB"/>
        </w:rPr>
        <w:t xml:space="preserve">Globally, chloral </w:t>
      </w:r>
      <w:r w:rsidR="0074306C" w:rsidRPr="005D2511">
        <w:rPr>
          <w:lang w:val="en-GB"/>
        </w:rPr>
        <w:t>hydrate is one of the most widely used sedative</w:t>
      </w:r>
      <w:r w:rsidR="00E439F2" w:rsidRPr="005D2511">
        <w:rPr>
          <w:lang w:val="en-GB"/>
        </w:rPr>
        <w:t>s</w:t>
      </w:r>
      <w:r w:rsidR="0074306C" w:rsidRPr="005D2511">
        <w:rPr>
          <w:lang w:val="en-GB"/>
        </w:rPr>
        <w:t xml:space="preserve"> in young children undergoing imaging studies</w:t>
      </w:r>
      <w:r w:rsidR="00A80E6D" w:rsidRPr="005D2511">
        <w:rPr>
          <w:lang w:val="en-GB"/>
        </w:rPr>
        <w:t>.</w:t>
      </w:r>
      <w:r w:rsidR="0023424F" w:rsidRPr="005D2511">
        <w:rPr>
          <w:lang w:val="en-GB"/>
        </w:rPr>
        <w:t xml:space="preserve"> </w:t>
      </w:r>
      <w:r w:rsidR="00A80E6D" w:rsidRPr="005D2511">
        <w:rPr>
          <w:lang w:val="en-GB"/>
        </w:rPr>
        <w:t xml:space="preserve">Although </w:t>
      </w:r>
      <w:r w:rsidR="00A7205D" w:rsidRPr="005D2511">
        <w:rPr>
          <w:lang w:val="en-GB"/>
        </w:rPr>
        <w:t>it is associated with</w:t>
      </w:r>
      <w:r w:rsidR="00614790" w:rsidRPr="005D2511">
        <w:rPr>
          <w:lang w:val="en-GB"/>
        </w:rPr>
        <w:t xml:space="preserve"> a</w:t>
      </w:r>
      <w:r w:rsidR="00A7205D" w:rsidRPr="005D2511">
        <w:rPr>
          <w:lang w:val="en-GB"/>
        </w:rPr>
        <w:t xml:space="preserve"> </w:t>
      </w:r>
      <w:r w:rsidRPr="005D2511">
        <w:rPr>
          <w:lang w:val="en-GB"/>
        </w:rPr>
        <w:t xml:space="preserve">reasonably </w:t>
      </w:r>
      <w:r w:rsidR="00E439F2" w:rsidRPr="005D2511">
        <w:rPr>
          <w:lang w:val="en-GB"/>
        </w:rPr>
        <w:t xml:space="preserve">high success rate </w:t>
      </w:r>
      <w:r w:rsidR="006B5770" w:rsidRPr="005D2511">
        <w:rPr>
          <w:lang w:val="en-GB"/>
        </w:rPr>
        <w:t>for procedural sedation in young children</w:t>
      </w:r>
      <w:r w:rsidR="00296163" w:rsidRPr="005D2511">
        <w:rPr>
          <w:lang w:val="en-GB"/>
        </w:rPr>
        <w:t xml:space="preserve"> </w:t>
      </w:r>
      <w:r w:rsidR="00184C85" w:rsidRPr="005D2511">
        <w:rPr>
          <w:lang w:val="en-GB"/>
        </w:rPr>
        <w:fldChar w:fldCharType="begin">
          <w:fldData xml:space="preserve">PEVuZE5vdGU+PENpdGU+PEF1dGhvcj5LYW88L0F1dGhvcj48WWVhcj4xOTk5PC9ZZWFyPjxSZWNO
dW0+MTIzNzwvUmVjTnVtPjxEaXNwbGF5VGV4dD5bMSwy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HcmVlbmJlcmc8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=
</w:fldData>
        </w:fldChar>
      </w:r>
      <w:r w:rsidR="00A15A72" w:rsidRPr="005D2511">
        <w:rPr>
          <w:lang w:val="en-GB"/>
        </w:rPr>
        <w:instrText xml:space="preserve"> ADDIN EN.CITE </w:instrText>
      </w:r>
      <w:r w:rsidR="00A15A72" w:rsidRPr="005D2511">
        <w:rPr>
          <w:lang w:val="en-GB"/>
        </w:rPr>
        <w:fldChar w:fldCharType="begin">
          <w:fldData xml:space="preserve">PEVuZE5vdGU+PENpdGU+PEF1dGhvcj5LYW88L0F1dGhvcj48WWVhcj4xOTk5PC9ZZWFyPjxSZWNO
dW0+MTIzNzwvUmVjTnVtPjxEaXNwbGF5VGV4dD5bMSwy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HcmVlbmJlcmc8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=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184C85" w:rsidRPr="005D2511">
        <w:rPr>
          <w:lang w:val="en-GB"/>
        </w:rPr>
      </w:r>
      <w:r w:rsidR="00184C85" w:rsidRPr="005D2511">
        <w:rPr>
          <w:lang w:val="en-GB"/>
        </w:rPr>
        <w:fldChar w:fldCharType="separate"/>
      </w:r>
      <w:r w:rsidR="00296163" w:rsidRPr="005D2511">
        <w:rPr>
          <w:noProof/>
          <w:lang w:val="en-GB"/>
        </w:rPr>
        <w:t>[</w:t>
      </w:r>
      <w:hyperlink w:anchor="_ENREF_1" w:tooltip="Kao, 1999 #1237" w:history="1">
        <w:r w:rsidR="00A15A72" w:rsidRPr="005D2511">
          <w:rPr>
            <w:noProof/>
            <w:lang w:val="en-GB"/>
          </w:rPr>
          <w:t>1</w:t>
        </w:r>
      </w:hyperlink>
      <w:r w:rsidR="00296163" w:rsidRPr="005D2511">
        <w:rPr>
          <w:noProof/>
          <w:lang w:val="en-GB"/>
        </w:rPr>
        <w:t>,</w:t>
      </w:r>
      <w:hyperlink w:anchor="_ENREF_2" w:tooltip="Greenberg, 1991 #1212" w:history="1">
        <w:r w:rsidR="00A15A72" w:rsidRPr="005D2511">
          <w:rPr>
            <w:noProof/>
            <w:lang w:val="en-GB"/>
          </w:rPr>
          <w:t>2</w:t>
        </w:r>
      </w:hyperlink>
      <w:r w:rsidR="00296163" w:rsidRPr="005D2511">
        <w:rPr>
          <w:noProof/>
          <w:lang w:val="en-GB"/>
        </w:rPr>
        <w:t>]</w:t>
      </w:r>
      <w:r w:rsidR="00184C85" w:rsidRPr="005D2511">
        <w:rPr>
          <w:lang w:val="en-GB"/>
        </w:rPr>
        <w:fldChar w:fldCharType="end"/>
      </w:r>
      <w:r w:rsidR="00296163" w:rsidRPr="005D2511">
        <w:rPr>
          <w:lang w:val="en-GB"/>
        </w:rPr>
        <w:t>,</w:t>
      </w:r>
      <w:r w:rsidR="006B5770" w:rsidRPr="005D2511">
        <w:rPr>
          <w:lang w:val="en-GB"/>
        </w:rPr>
        <w:t xml:space="preserve"> the gastrointestinal</w:t>
      </w:r>
      <w:r w:rsidR="00296163"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Coskun&lt;/Author&gt;&lt;Year&gt;2001&lt;/Year&gt;&lt;RecNum&gt;1470&lt;/RecNum&gt;&lt;DisplayText&gt;[3]&lt;/DisplayText&gt;&lt;record&gt;&lt;rec-number&gt;1470&lt;/rec-number&gt;&lt;foreign-keys&gt;&lt;key app="EN" db-id="vaffe20epd5reueea0cvzt2wfeet0vpxas5x" timestamp="1475545422"&gt;1470&lt;/key&gt;&lt;/foreign-keys&gt;&lt;ref-type name="Journal Article"&gt;17&lt;/ref-type&gt;&lt;contributors&gt;&lt;authors&gt;&lt;author&gt;Coskun, Senol&lt;/author&gt;&lt;author&gt;Yuksel, Hasan&lt;/author&gt;&lt;author&gt;Onag, Ali&lt;/author&gt;&lt;/authors&gt;&lt;/contributors&gt;&lt;titles&gt;&lt;title&gt;Chloralhydrate in children undergoing echocardiography&lt;/title&gt;&lt;secondary-title&gt;The Indian Journal of Pediatrics&lt;/secondary-title&gt;&lt;/titles&gt;&lt;periodical&gt;&lt;full-title&gt;The Indian Journal of Pediatrics&lt;/full-title&gt;&lt;/periodical&gt;&lt;pages&gt;319-322&lt;/pages&gt;&lt;volume&gt;68&lt;/volume&gt;&lt;number&gt;4&lt;/number&gt;&lt;dates&gt;&lt;year&gt;2001&lt;/year&gt;&lt;/dates&gt;&lt;isbn&gt;0019-5456&lt;/isbn&gt;&lt;urls&gt;&lt;/urls&gt;&lt;/record&gt;&lt;/Cite&gt;&lt;/EndNote&gt;</w:instrText>
      </w:r>
      <w:r w:rsidR="000A5270" w:rsidRPr="005D2511">
        <w:rPr>
          <w:lang w:val="en-GB"/>
        </w:rPr>
        <w:fldChar w:fldCharType="separate"/>
      </w:r>
      <w:r w:rsidR="00296163" w:rsidRPr="005D2511">
        <w:rPr>
          <w:noProof/>
          <w:lang w:val="en-GB"/>
        </w:rPr>
        <w:t>[</w:t>
      </w:r>
      <w:hyperlink w:anchor="_ENREF_3" w:tooltip="Coskun, 2001 #1470" w:history="1">
        <w:r w:rsidR="00A15A72" w:rsidRPr="005D2511">
          <w:rPr>
            <w:noProof/>
            <w:lang w:val="en-GB"/>
          </w:rPr>
          <w:t>3</w:t>
        </w:r>
      </w:hyperlink>
      <w:r w:rsidR="00296163" w:rsidRPr="005D2511">
        <w:rPr>
          <w:noProof/>
          <w:lang w:val="en-GB"/>
        </w:rPr>
        <w:t>]</w:t>
      </w:r>
      <w:r w:rsidR="000A5270" w:rsidRPr="005D2511">
        <w:rPr>
          <w:lang w:val="en-GB"/>
        </w:rPr>
        <w:fldChar w:fldCharType="end"/>
      </w:r>
      <w:r w:rsidR="006B5770" w:rsidRPr="005D2511">
        <w:rPr>
          <w:lang w:val="en-GB"/>
        </w:rPr>
        <w:t xml:space="preserve"> and post-discharge side effects are significant and</w:t>
      </w:r>
      <w:r w:rsidR="006C4623" w:rsidRPr="005D2511">
        <w:rPr>
          <w:lang w:val="en-GB"/>
        </w:rPr>
        <w:t>,</w:t>
      </w:r>
      <w:r w:rsidR="006B5770" w:rsidRPr="005D2511">
        <w:rPr>
          <w:lang w:val="en-GB"/>
        </w:rPr>
        <w:t xml:space="preserve"> possibly</w:t>
      </w:r>
      <w:r w:rsidR="006C4623" w:rsidRPr="005D2511">
        <w:rPr>
          <w:lang w:val="en-GB"/>
        </w:rPr>
        <w:t>,</w:t>
      </w:r>
      <w:r w:rsidR="006B5770" w:rsidRPr="005D2511">
        <w:rPr>
          <w:lang w:val="en-GB"/>
        </w:rPr>
        <w:t xml:space="preserve"> underappreciated</w:t>
      </w:r>
      <w:r w:rsidR="00296163" w:rsidRPr="005D2511">
        <w:rPr>
          <w:lang w:val="en-GB"/>
        </w:rPr>
        <w:t xml:space="preserve"> </w:t>
      </w:r>
      <w:r w:rsidR="00184C85" w:rsidRPr="005D2511">
        <w:rPr>
          <w:lang w:val="en-GB"/>
        </w:rPr>
        <w:fldChar w:fldCharType="begin">
          <w:fldData xml:space="preserve">PEVuZE5vdGU+PENpdGU+PEF1dGhvcj5LYW88L0F1dGhvcj48WWVhcj4xOTk5PC9ZZWFyPjxSZWNO
dW0+MTIzNzwvUmVjTnVtPjxEaXNwbGF5VGV4dD5bMSw0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NYWx2aXlhPC9B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RTQyPC9wYWdlcz48dm9s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</w:fldData>
        </w:fldChar>
      </w:r>
      <w:r w:rsidR="00A15A72" w:rsidRPr="005D2511">
        <w:rPr>
          <w:lang w:val="en-GB"/>
        </w:rPr>
        <w:instrText xml:space="preserve"> ADDIN EN.CITE </w:instrText>
      </w:r>
      <w:r w:rsidR="00A15A72" w:rsidRPr="005D2511">
        <w:rPr>
          <w:lang w:val="en-GB"/>
        </w:rPr>
        <w:fldChar w:fldCharType="begin">
          <w:fldData xml:space="preserve">PEVuZE5vdGU+PENpdGU+PEF1dGhvcj5LYW88L0F1dGhvcj48WWVhcj4xOTk5PC9ZZWFyPjxSZWNO
dW0+MTIzNzwvUmVjTnVtPjxEaXNwbGF5VGV4dD5bMSw0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NYWx2aXlhPC9B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184C85" w:rsidRPr="005D2511">
        <w:rPr>
          <w:lang w:val="en-GB"/>
        </w:rPr>
      </w:r>
      <w:r w:rsidR="00184C85" w:rsidRPr="005D2511">
        <w:rPr>
          <w:lang w:val="en-GB"/>
        </w:rPr>
        <w:fldChar w:fldCharType="separate"/>
      </w:r>
      <w:r w:rsidR="00296163" w:rsidRPr="005D2511">
        <w:rPr>
          <w:noProof/>
          <w:lang w:val="en-GB"/>
        </w:rPr>
        <w:t>[</w:t>
      </w:r>
      <w:hyperlink w:anchor="_ENREF_1" w:tooltip="Kao, 1999 #1237" w:history="1">
        <w:r w:rsidR="00A15A72" w:rsidRPr="005D2511">
          <w:rPr>
            <w:noProof/>
            <w:lang w:val="en-GB"/>
          </w:rPr>
          <w:t>1</w:t>
        </w:r>
      </w:hyperlink>
      <w:r w:rsidR="00296163" w:rsidRPr="005D2511">
        <w:rPr>
          <w:noProof/>
          <w:lang w:val="en-GB"/>
        </w:rPr>
        <w:t>,</w:t>
      </w:r>
      <w:hyperlink w:anchor="_ENREF_4" w:tooltip="Malviya, 2000 #1236" w:history="1">
        <w:r w:rsidR="00A15A72" w:rsidRPr="005D2511">
          <w:rPr>
            <w:noProof/>
            <w:lang w:val="en-GB"/>
          </w:rPr>
          <w:t>4</w:t>
        </w:r>
      </w:hyperlink>
      <w:r w:rsidR="00296163" w:rsidRPr="005D2511">
        <w:rPr>
          <w:noProof/>
          <w:lang w:val="en-GB"/>
        </w:rPr>
        <w:t>]</w:t>
      </w:r>
      <w:r w:rsidR="00184C85" w:rsidRPr="005D2511">
        <w:rPr>
          <w:lang w:val="en-GB"/>
        </w:rPr>
        <w:fldChar w:fldCharType="end"/>
      </w:r>
      <w:r w:rsidR="00296163" w:rsidRPr="005D2511">
        <w:rPr>
          <w:lang w:val="en-GB"/>
        </w:rPr>
        <w:t>.</w:t>
      </w:r>
      <w:r w:rsidR="0074306C" w:rsidRPr="005D2511">
        <w:rPr>
          <w:lang w:val="en-GB"/>
        </w:rPr>
        <w:t xml:space="preserve"> </w:t>
      </w:r>
      <w:r w:rsidR="00184C85" w:rsidRPr="005D2511">
        <w:rPr>
          <w:lang w:val="en-GB"/>
        </w:rPr>
        <w:t>The</w:t>
      </w:r>
      <w:r w:rsidR="006B534E" w:rsidRPr="005D2511">
        <w:rPr>
          <w:lang w:val="en-GB"/>
        </w:rPr>
        <w:t xml:space="preserve"> com</w:t>
      </w:r>
      <w:r w:rsidR="00184C85" w:rsidRPr="005D2511">
        <w:rPr>
          <w:lang w:val="en-GB"/>
        </w:rPr>
        <w:t xml:space="preserve">mon post-discharge side effects </w:t>
      </w:r>
      <w:r w:rsidR="00925994" w:rsidRPr="005D2511">
        <w:rPr>
          <w:lang w:val="en-GB"/>
        </w:rPr>
        <w:t>include</w:t>
      </w:r>
      <w:r w:rsidR="006B534E" w:rsidRPr="005D2511">
        <w:rPr>
          <w:lang w:val="en-GB"/>
        </w:rPr>
        <w:t xml:space="preserve"> </w:t>
      </w:r>
      <w:r w:rsidR="007D2579" w:rsidRPr="005D2511">
        <w:rPr>
          <w:lang w:val="en-GB"/>
        </w:rPr>
        <w:t xml:space="preserve">persistent </w:t>
      </w:r>
      <w:r w:rsidR="006B534E" w:rsidRPr="005D2511">
        <w:rPr>
          <w:lang w:val="en-GB"/>
        </w:rPr>
        <w:t xml:space="preserve">sleepiness </w:t>
      </w:r>
      <w:r w:rsidR="007D2579" w:rsidRPr="005D2511">
        <w:rPr>
          <w:lang w:val="en-GB"/>
        </w:rPr>
        <w:t>(</w:t>
      </w:r>
      <w:r w:rsidR="006B534E" w:rsidRPr="005D2511">
        <w:rPr>
          <w:lang w:val="en-GB"/>
        </w:rPr>
        <w:t>for more than 4 hours</w:t>
      </w:r>
      <w:r w:rsidR="007D2579" w:rsidRPr="005D2511">
        <w:rPr>
          <w:lang w:val="en-GB"/>
        </w:rPr>
        <w:t>)</w:t>
      </w:r>
      <w:r w:rsidR="006B534E" w:rsidRPr="005D2511">
        <w:rPr>
          <w:lang w:val="en-GB"/>
        </w:rPr>
        <w:t xml:space="preserve">, </w:t>
      </w:r>
      <w:r w:rsidR="007D2579" w:rsidRPr="005D2511">
        <w:rPr>
          <w:lang w:val="en-GB"/>
        </w:rPr>
        <w:t>unsteady gait</w:t>
      </w:r>
      <w:r w:rsidR="006B534E" w:rsidRPr="005D2511">
        <w:rPr>
          <w:lang w:val="en-GB"/>
        </w:rPr>
        <w:t>, hyperactivity, poor appetite and vomiting</w:t>
      </w:r>
      <w:r w:rsidR="007D2579"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Kao&lt;/Author&gt;&lt;Year&gt;1999&lt;/Year&gt;&lt;RecNum&gt;1237&lt;/RecNum&gt;&lt;DisplayText&gt;[1]&lt;/DisplayText&gt;&lt;record&gt;&lt;rec-number&gt;1237&lt;/rec-number&gt;&lt;foreign-keys&gt;&lt;key app="EN" db-id="vaffe20epd5reueea0cvzt2wfeet0vpxas5x" timestamp="1389452831"&gt;1237&lt;/key&gt;&lt;/foreign-keys&gt;&lt;ref-type name="Journal Article"&gt;17&lt;/ref-type&gt;&lt;contributors&gt;&lt;authors&gt;&lt;author&gt;Kao, S. C.&lt;/author&gt;&lt;author&gt;Adamson, S. D.&lt;/author&gt;&lt;author&gt;Tatman, L. H.&lt;/author&gt;&lt;author&gt;Berbaum, K. S.&lt;/author&gt;&lt;/authors&gt;&lt;/contributors&gt;&lt;auth-address&gt;Department of Radiology, 3894 JPP, The University of Iowa College of Medicine, 200 Hawkins Drive, Iowa City, IA 52242, USA.&lt;/auth-address&gt;&lt;titles&gt;&lt;title&gt;A survey of post-discharge side effects of conscious sedation using chloral hydrate in pediatric CT and MR imaging&lt;/title&gt;&lt;secondary-title&gt;Pediatr Radiol&lt;/secondary-title&gt;&lt;alt-title&gt;Pediatric radiology&lt;/alt-title&gt;&lt;/titles&gt;&lt;periodical&gt;&lt;full-title&gt;Pediatr Radiol&lt;/full-title&gt;&lt;/periodical&gt;&lt;pages&gt;287-90&lt;/pages&gt;&lt;volume&gt;29&lt;/volume&gt;&lt;number&gt;4&lt;/number&gt;&lt;edition&gt;1999/04/13&lt;/edition&gt;&lt;keywords&gt;&lt;keyword&gt;Child&lt;/keyword&gt;&lt;keyword&gt;Child, Preschool&lt;/keyword&gt;&lt;keyword&gt;Chloral Hydrate/*adverse effects&lt;/keyword&gt;&lt;keyword&gt;Conscious Sedation/*adverse effects&lt;/keyword&gt;&lt;keyword&gt;Female&lt;/keyword&gt;&lt;keyword&gt;Humans&lt;/keyword&gt;&lt;keyword&gt;Hypnotics and Sedatives/*adverse effects&lt;/keyword&gt;&lt;keyword&gt;Infant&lt;/keyword&gt;&lt;keyword&gt;*Magnetic Resonance Imaging&lt;/keyword&gt;&lt;keyword&gt;Male&lt;/keyword&gt;&lt;keyword&gt;Patient Discharge&lt;/keyword&gt;&lt;keyword&gt;Prospective Studies&lt;/keyword&gt;&lt;keyword&gt;*Tomography, X-Ray Computed&lt;/keyword&gt;&lt;/keywords&gt;&lt;dates&gt;&lt;year&gt;1999&lt;/year&gt;&lt;pub-dates&gt;&lt;date&gt;Apr&lt;/date&gt;&lt;/pub-dates&gt;&lt;/dates&gt;&lt;isbn&gt;0301-0449 (Print)&amp;#xD;0301-0449 (Linking)&lt;/isbn&gt;&lt;accession-num&gt;10199909&lt;/accession-num&gt;&lt;urls&gt;&lt;related-urls&gt;&lt;url&gt;http://www.ncbi.nlm.nih.gov/pubmed/10199909&lt;/url&gt;&lt;/related-urls&gt;&lt;/urls&gt;&lt;/record&gt;&lt;/Cite&gt;&lt;/EndNote&gt;</w:instrText>
      </w:r>
      <w:r w:rsidR="000A5270" w:rsidRPr="005D2511">
        <w:rPr>
          <w:lang w:val="en-GB"/>
        </w:rPr>
        <w:fldChar w:fldCharType="separate"/>
      </w:r>
      <w:r w:rsidR="00296163" w:rsidRPr="005D2511">
        <w:rPr>
          <w:noProof/>
          <w:lang w:val="en-GB"/>
        </w:rPr>
        <w:t>[</w:t>
      </w:r>
      <w:hyperlink w:anchor="_ENREF_1" w:tooltip="Kao, 1999 #1237" w:history="1">
        <w:r w:rsidR="00A15A72" w:rsidRPr="005D2511">
          <w:rPr>
            <w:noProof/>
            <w:lang w:val="en-GB"/>
          </w:rPr>
          <w:t>1</w:t>
        </w:r>
      </w:hyperlink>
      <w:r w:rsidR="00296163" w:rsidRPr="005D2511">
        <w:rPr>
          <w:noProof/>
          <w:lang w:val="en-GB"/>
        </w:rPr>
        <w:t>]</w:t>
      </w:r>
      <w:r w:rsidR="000A5270" w:rsidRPr="005D2511">
        <w:rPr>
          <w:lang w:val="en-GB"/>
        </w:rPr>
        <w:fldChar w:fldCharType="end"/>
      </w:r>
      <w:r w:rsidR="00296163" w:rsidRPr="005D2511">
        <w:rPr>
          <w:lang w:val="en-GB"/>
        </w:rPr>
        <w:t>.</w:t>
      </w:r>
      <w:r w:rsidR="006B534E" w:rsidRPr="005D2511">
        <w:rPr>
          <w:lang w:val="en-GB"/>
        </w:rPr>
        <w:t xml:space="preserve"> </w:t>
      </w:r>
      <w:r w:rsidR="00E439F2" w:rsidRPr="005D2511">
        <w:rPr>
          <w:lang w:val="en-GB"/>
        </w:rPr>
        <w:t>This may be explained by t</w:t>
      </w:r>
      <w:r w:rsidR="00C85D1C" w:rsidRPr="005D2511">
        <w:rPr>
          <w:lang w:val="en-GB"/>
        </w:rPr>
        <w:t xml:space="preserve">he active metabolite of chloral hydrate, trichloroethanol, </w:t>
      </w:r>
      <w:r w:rsidR="00E439F2" w:rsidRPr="005D2511">
        <w:rPr>
          <w:lang w:val="en-GB"/>
        </w:rPr>
        <w:t xml:space="preserve">which </w:t>
      </w:r>
      <w:r w:rsidR="00C85D1C" w:rsidRPr="005D2511">
        <w:rPr>
          <w:lang w:val="en-GB"/>
        </w:rPr>
        <w:t xml:space="preserve">has </w:t>
      </w:r>
      <w:r w:rsidR="00E439F2" w:rsidRPr="005D2511">
        <w:rPr>
          <w:lang w:val="en-GB"/>
        </w:rPr>
        <w:t xml:space="preserve">a </w:t>
      </w:r>
      <w:r w:rsidR="00C85D1C" w:rsidRPr="005D2511">
        <w:rPr>
          <w:lang w:val="en-GB"/>
        </w:rPr>
        <w:t xml:space="preserve">peak effect </w:t>
      </w:r>
      <w:r w:rsidR="00E439F2" w:rsidRPr="005D2511">
        <w:rPr>
          <w:lang w:val="en-GB"/>
        </w:rPr>
        <w:t xml:space="preserve">approximately </w:t>
      </w:r>
      <w:r w:rsidR="00C85D1C" w:rsidRPr="005D2511">
        <w:rPr>
          <w:lang w:val="en-GB"/>
        </w:rPr>
        <w:t>2.2 h</w:t>
      </w:r>
      <w:r w:rsidR="00E439F2" w:rsidRPr="005D2511">
        <w:rPr>
          <w:lang w:val="en-GB"/>
        </w:rPr>
        <w:t xml:space="preserve"> after administration</w:t>
      </w:r>
      <w:r w:rsidR="00C85D1C" w:rsidRPr="005D2511">
        <w:rPr>
          <w:lang w:val="en-GB"/>
        </w:rPr>
        <w:t xml:space="preserve"> and </w:t>
      </w:r>
      <w:r w:rsidR="00E439F2" w:rsidRPr="005D2511">
        <w:rPr>
          <w:lang w:val="en-GB"/>
        </w:rPr>
        <w:t xml:space="preserve">a </w:t>
      </w:r>
      <w:r w:rsidR="00C85D1C" w:rsidRPr="005D2511">
        <w:rPr>
          <w:lang w:val="en-GB"/>
        </w:rPr>
        <w:t>half-life of 9.7 h in children</w:t>
      </w:r>
      <w:r w:rsidR="00296163" w:rsidRPr="005D2511">
        <w:rPr>
          <w:lang w:val="en-GB"/>
        </w:rPr>
        <w:t xml:space="preserve"> </w:t>
      </w:r>
      <w:r w:rsidR="000A5270" w:rsidRPr="005D2511">
        <w:rPr>
          <w:lang w:val="en-GB"/>
        </w:rPr>
        <w:fldChar w:fldCharType="begin"/>
      </w:r>
      <w:r w:rsidR="00296163" w:rsidRPr="005D2511">
        <w:rPr>
          <w:lang w:val="en-GB"/>
        </w:rPr>
        <w:instrText xml:space="preserve"> ADDIN EN.CITE &lt;EndNote&gt;&lt;Cite&gt;&lt;Author&gt;Mayers&lt;/Author&gt;&lt;Year&gt;1991&lt;/Year&gt;&lt;RecNum&gt;211&lt;/RecNum&gt;&lt;DisplayText&gt;[5]&lt;/DisplayText&gt;&lt;record&gt;&lt;rec-number&gt;211&lt;/rec-number&gt;&lt;foreign-keys&gt;&lt;key app="EN" db-id="0zt0axwr9xwa2rextr0psvadfx2ax5et5dxz"&gt;211&lt;/key&gt;&lt;/foreign-keys&gt;&lt;ref-type name="Journal Article"&gt;17&lt;/ref-type&gt;&lt;contributors&gt;&lt;authors&gt;&lt;author&gt;Mayers, D. J.&lt;/author&gt;&lt;author&gt;Hindmarsh, K. W.&lt;/author&gt;&lt;author&gt;Sankaran, K.&lt;/author&gt;&lt;author&gt;Gorecki, D. K.&lt;/author&gt;&lt;author&gt;Kasian, G. F.&lt;/author&gt;&lt;/authors&gt;&lt;/contributors&gt;&lt;auth-address&gt;Perinatal Research Laboratory, Neonatal Services, College of Pharmacy, University of Saskatchewan, Saskatoon, Canada.&lt;/auth-address&gt;&lt;titles&gt;&lt;title&gt;Chloral hydrate disposition following single-dose administration to critically ill neonates and children&lt;/title&gt;&lt;secondary-title&gt;Dev Pharmacol Ther&lt;/secondary-title&gt;&lt;alt-title&gt;Developmental pharmacology and therapeutics&lt;/alt-title&gt;&lt;/titles&gt;&lt;periodical&gt;&lt;full-title&gt;Dev Pharmacol Ther&lt;/full-title&gt;&lt;abbr-1&gt;Developmental pharmacology and therapeutics&lt;/abbr-1&gt;&lt;/periodical&gt;&lt;alt-periodical&gt;&lt;full-title&gt;Dev Pharmacol Ther&lt;/full-title&gt;&lt;abbr-1&gt;Developmental pharmacology and therapeutics&lt;/abbr-1&gt;&lt;/alt-periodical&gt;&lt;pages&gt;71-7&lt;/pages&gt;&lt;volume&gt;16&lt;/volume&gt;&lt;number&gt;2&lt;/number&gt;&lt;edition&gt;1991/01/01&lt;/edition&gt;&lt;keywords&gt;&lt;keyword&gt;Administration, Oral&lt;/keyword&gt;&lt;keyword&gt;Adolescent&lt;/keyword&gt;&lt;keyword&gt;Aging/metabolism&lt;/keyword&gt;&lt;keyword&gt;Child&lt;/keyword&gt;&lt;keyword&gt;Child, Preschool&lt;/keyword&gt;&lt;keyword&gt;Chloral Hydrate/administration &amp;amp; dosage/blood/*pharmacokinetics&lt;/keyword&gt;&lt;keyword&gt;Half-Life&lt;/keyword&gt;&lt;keyword&gt;Humans&lt;/keyword&gt;&lt;keyword&gt;Infant&lt;/keyword&gt;&lt;keyword&gt;Infant, Newborn&lt;/keyword&gt;&lt;keyword&gt;Infant, Premature&lt;/keyword&gt;&lt;/keywords&gt;&lt;dates&gt;&lt;year&gt;1991&lt;/year&gt;&lt;/dates&gt;&lt;isbn&gt;0379-8305 (Print)&amp;#xD;0379-8305 (Linking)&lt;/isbn&gt;&lt;accession-num&gt;1914781&lt;/accession-num&gt;&lt;work-type&gt;Research Support, Non-U.S. Gov&amp;apos;t&lt;/work-type&gt;&lt;urls&gt;&lt;related-urls&gt;&lt;url&gt;http://www.ncbi.nlm.nih.gov/pubmed/1914781&lt;/url&gt;&lt;/related-urls&gt;&lt;/urls&gt;&lt;language&gt;eng&lt;/language&gt;&lt;/record&gt;&lt;/Cite&gt;&lt;/EndNote&gt;</w:instrText>
      </w:r>
      <w:r w:rsidR="000A5270" w:rsidRPr="005D2511">
        <w:rPr>
          <w:lang w:val="en-GB"/>
        </w:rPr>
        <w:fldChar w:fldCharType="separate"/>
      </w:r>
      <w:r w:rsidR="00296163" w:rsidRPr="005D2511">
        <w:rPr>
          <w:noProof/>
          <w:lang w:val="en-GB"/>
        </w:rPr>
        <w:t>[</w:t>
      </w:r>
      <w:hyperlink w:anchor="_ENREF_5" w:tooltip="Mayers, 1991 #211" w:history="1">
        <w:r w:rsidR="00A15A72" w:rsidRPr="005D2511">
          <w:rPr>
            <w:noProof/>
            <w:lang w:val="en-GB"/>
          </w:rPr>
          <w:t>5</w:t>
        </w:r>
      </w:hyperlink>
      <w:r w:rsidR="00296163" w:rsidRPr="005D2511">
        <w:rPr>
          <w:noProof/>
          <w:lang w:val="en-GB"/>
        </w:rPr>
        <w:t>]</w:t>
      </w:r>
      <w:r w:rsidR="000A5270" w:rsidRPr="005D2511">
        <w:rPr>
          <w:lang w:val="en-GB"/>
        </w:rPr>
        <w:fldChar w:fldCharType="end"/>
      </w:r>
      <w:r w:rsidR="00296163" w:rsidRPr="005D2511">
        <w:rPr>
          <w:lang w:val="en-GB"/>
        </w:rPr>
        <w:t>.</w:t>
      </w:r>
    </w:p>
    <w:p w14:paraId="30E4DA14" w14:textId="688228AE" w:rsidR="00181A13" w:rsidRPr="005D2511" w:rsidRDefault="006B534E" w:rsidP="007D31D8">
      <w:pPr>
        <w:spacing w:line="360" w:lineRule="auto"/>
        <w:rPr>
          <w:lang w:val="en-GB"/>
        </w:rPr>
      </w:pPr>
      <w:r w:rsidRPr="005D2511">
        <w:rPr>
          <w:lang w:val="en-GB"/>
        </w:rPr>
        <w:t>Dexmedetomidine</w:t>
      </w:r>
      <w:r w:rsidR="00E439F2" w:rsidRPr="005D2511">
        <w:rPr>
          <w:lang w:val="en-GB"/>
        </w:rPr>
        <w:t xml:space="preserve"> is a highly selective</w:t>
      </w:r>
      <w:r w:rsidRPr="005D2511">
        <w:rPr>
          <w:lang w:val="en-GB"/>
        </w:rPr>
        <w:t xml:space="preserve"> alpha</w:t>
      </w:r>
      <w:r w:rsidR="00207DA1" w:rsidRPr="005D2511">
        <w:rPr>
          <w:lang w:val="en-GB"/>
        </w:rPr>
        <w:t>-</w:t>
      </w:r>
      <w:r w:rsidRPr="005D2511">
        <w:rPr>
          <w:lang w:val="en-GB"/>
        </w:rPr>
        <w:t>2 agonist</w:t>
      </w:r>
      <w:r w:rsidR="00E439F2" w:rsidRPr="005D2511">
        <w:rPr>
          <w:lang w:val="en-GB"/>
        </w:rPr>
        <w:t xml:space="preserve">. It </w:t>
      </w:r>
      <w:r w:rsidRPr="005D2511">
        <w:rPr>
          <w:lang w:val="en-GB"/>
        </w:rPr>
        <w:t xml:space="preserve">has been </w:t>
      </w:r>
      <w:r w:rsidR="002D194F" w:rsidRPr="005D2511">
        <w:rPr>
          <w:lang w:val="en-GB"/>
        </w:rPr>
        <w:t xml:space="preserve">extensively used </w:t>
      </w:r>
      <w:r w:rsidR="00E439F2" w:rsidRPr="005D2511">
        <w:rPr>
          <w:lang w:val="en-GB"/>
        </w:rPr>
        <w:t>for paediatric</w:t>
      </w:r>
      <w:r w:rsidRPr="005D2511">
        <w:rPr>
          <w:lang w:val="en-GB"/>
        </w:rPr>
        <w:t xml:space="preserve"> </w:t>
      </w:r>
      <w:r w:rsidR="00011B98" w:rsidRPr="005D2511">
        <w:rPr>
          <w:lang w:val="en-GB"/>
        </w:rPr>
        <w:t>sedation</w:t>
      </w:r>
      <w:r w:rsidR="00296163" w:rsidRPr="005D2511">
        <w:rPr>
          <w:lang w:val="en-GB"/>
        </w:rPr>
        <w:t xml:space="preserve"> </w:t>
      </w:r>
      <w:r w:rsidR="000A5270" w:rsidRPr="005D2511">
        <w:rPr>
          <w:lang w:val="en-GB"/>
        </w:rPr>
        <w:fldChar w:fldCharType="begin">
          <w:fldData xml:space="preserve">PEVuZE5vdGU+PENpdGU+PEF1dGhvcj5CZXJrZW5ib3NjaDwvQXV0aG9yPjxZZWFyPjIwMDU8L1ll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cGFnZXM+NDM1LTk8L3BhZ2VzPjx2b2x1bWU+Njwvdm9sdW1lPjxudW1iZXI+NDwvbnVt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lZGl0aW9u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</w:fldData>
        </w:fldChar>
      </w:r>
      <w:r w:rsidR="00A15A72" w:rsidRPr="005D2511">
        <w:rPr>
          <w:lang w:val="en-GB"/>
        </w:rPr>
        <w:instrText xml:space="preserve"> ADDIN EN.CITE </w:instrText>
      </w:r>
      <w:r w:rsidR="00A15A72" w:rsidRPr="005D2511">
        <w:rPr>
          <w:lang w:val="en-GB"/>
        </w:rPr>
        <w:fldChar w:fldCharType="begin">
          <w:fldData xml:space="preserve">PEVuZE5vdGU+PENpdGU+PEF1dGhvcj5CZXJrZW5ib3NjaDwvQXV0aG9yPjxZZWFyPjIwMDU8L1ll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lZGl0aW9u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6" w:tooltip="Berkenbosch, 2005 #150" w:history="1">
        <w:r w:rsidR="00A15A72" w:rsidRPr="005D2511">
          <w:rPr>
            <w:noProof/>
            <w:lang w:val="en-GB"/>
          </w:rPr>
          <w:t>6-11</w:t>
        </w:r>
      </w:hyperlink>
      <w:r w:rsidR="00296163" w:rsidRPr="005D2511">
        <w:rPr>
          <w:noProof/>
          <w:lang w:val="en-GB"/>
        </w:rPr>
        <w:t>]</w:t>
      </w:r>
      <w:r w:rsidR="000A5270" w:rsidRPr="005D2511">
        <w:rPr>
          <w:lang w:val="en-GB"/>
        </w:rPr>
        <w:fldChar w:fldCharType="end"/>
      </w:r>
      <w:r w:rsidR="007B65E3" w:rsidRPr="005D2511">
        <w:rPr>
          <w:lang w:val="en-GB"/>
        </w:rPr>
        <w:t xml:space="preserve"> and used </w:t>
      </w:r>
      <w:r w:rsidR="00011B98" w:rsidRPr="005D2511">
        <w:rPr>
          <w:lang w:val="en-GB"/>
        </w:rPr>
        <w:t xml:space="preserve">as </w:t>
      </w:r>
      <w:r w:rsidR="00F27944" w:rsidRPr="005D2511">
        <w:rPr>
          <w:lang w:val="en-GB"/>
        </w:rPr>
        <w:t xml:space="preserve">the </w:t>
      </w:r>
      <w:r w:rsidR="00011B98" w:rsidRPr="005D2511">
        <w:rPr>
          <w:lang w:val="en-GB"/>
        </w:rPr>
        <w:t xml:space="preserve">sole intravenous sedative agent for </w:t>
      </w:r>
      <w:r w:rsidR="008E65BA" w:rsidRPr="005D2511">
        <w:rPr>
          <w:lang w:val="en-GB"/>
        </w:rPr>
        <w:t>computerised tomography (</w:t>
      </w:r>
      <w:r w:rsidR="00011B98" w:rsidRPr="005D2511">
        <w:rPr>
          <w:lang w:val="en-GB"/>
        </w:rPr>
        <w:t>CT</w:t>
      </w:r>
      <w:r w:rsidR="008E65BA" w:rsidRPr="005D2511">
        <w:rPr>
          <w:lang w:val="en-GB"/>
        </w:rPr>
        <w:t>)</w:t>
      </w:r>
      <w:r w:rsidR="00011B98" w:rsidRPr="005D2511">
        <w:rPr>
          <w:lang w:val="en-GB"/>
        </w:rPr>
        <w:t xml:space="preserve"> and </w:t>
      </w:r>
      <w:r w:rsidR="006C4623" w:rsidRPr="005D2511">
        <w:rPr>
          <w:lang w:val="en-GB"/>
        </w:rPr>
        <w:t>magnetic resonance imaging (</w:t>
      </w:r>
      <w:r w:rsidR="00011B98" w:rsidRPr="005D2511">
        <w:rPr>
          <w:lang w:val="en-GB"/>
        </w:rPr>
        <w:t>MRI</w:t>
      </w:r>
      <w:r w:rsidR="006C4623" w:rsidRPr="005D2511">
        <w:rPr>
          <w:lang w:val="en-GB"/>
        </w:rPr>
        <w:t>)</w:t>
      </w:r>
      <w:r w:rsidR="00011B98" w:rsidRPr="005D2511">
        <w:rPr>
          <w:lang w:val="en-GB"/>
        </w:rPr>
        <w:t xml:space="preserve"> in children</w:t>
      </w:r>
      <w:r w:rsidR="00296163" w:rsidRPr="005D2511">
        <w:rPr>
          <w:lang w:val="en-GB"/>
        </w:rPr>
        <w:t xml:space="preserve"> </w:t>
      </w:r>
      <w:r w:rsidR="00D56BD2" w:rsidRPr="005D2511">
        <w:rPr>
          <w:lang w:val="en-GB"/>
        </w:rPr>
        <w:fldChar w:fldCharType="begin">
          <w:fldData xml:space="preserve">PEVuZE5vdGU+PENpdGU+PEF1dGhvcj5NYXNvbjwvQXV0aG9yPjxZZWFyPjIwMDY8L1llYXI+PFJl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</w:fldData>
        </w:fldChar>
      </w:r>
      <w:r w:rsidR="00A15A72" w:rsidRPr="005D2511">
        <w:rPr>
          <w:lang w:val="en-GB"/>
        </w:rPr>
        <w:instrText xml:space="preserve"> ADDIN EN.CITE </w:instrText>
      </w:r>
      <w:r w:rsidR="00A15A72" w:rsidRPr="005D2511">
        <w:rPr>
          <w:lang w:val="en-GB"/>
        </w:rPr>
        <w:fldChar w:fldCharType="begin">
          <w:fldData xml:space="preserve">PEVuZE5vdGU+PENpdGU+PEF1dGhvcj5NYXNvbjwvQXV0aG9yPjxZZWFyPjIwMDY8L1llYXI+PFJl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D56BD2" w:rsidRPr="005D2511">
        <w:rPr>
          <w:lang w:val="en-GB"/>
        </w:rPr>
      </w:r>
      <w:r w:rsidR="00D56BD2" w:rsidRPr="005D2511">
        <w:rPr>
          <w:lang w:val="en-GB"/>
        </w:rPr>
        <w:fldChar w:fldCharType="separate"/>
      </w:r>
      <w:r w:rsidR="00296163" w:rsidRPr="005D2511">
        <w:rPr>
          <w:noProof/>
          <w:lang w:val="en-GB"/>
        </w:rPr>
        <w:t>[</w:t>
      </w:r>
      <w:hyperlink w:anchor="_ENREF_7" w:tooltip="Mason, 2006 #703" w:history="1">
        <w:r w:rsidR="00A15A72" w:rsidRPr="005D2511">
          <w:rPr>
            <w:noProof/>
            <w:lang w:val="en-GB"/>
          </w:rPr>
          <w:t>7</w:t>
        </w:r>
      </w:hyperlink>
      <w:r w:rsidR="00296163" w:rsidRPr="005D2511">
        <w:rPr>
          <w:noProof/>
          <w:lang w:val="en-GB"/>
        </w:rPr>
        <w:t>,</w:t>
      </w:r>
      <w:hyperlink w:anchor="_ENREF_8" w:tooltip="Mason, 2008 #706" w:history="1">
        <w:r w:rsidR="00A15A72" w:rsidRPr="005D2511">
          <w:rPr>
            <w:noProof/>
            <w:lang w:val="en-GB"/>
          </w:rPr>
          <w:t>8</w:t>
        </w:r>
      </w:hyperlink>
      <w:r w:rsidR="00296163" w:rsidRPr="005D2511">
        <w:rPr>
          <w:noProof/>
          <w:lang w:val="en-GB"/>
        </w:rPr>
        <w:t>]</w:t>
      </w:r>
      <w:r w:rsidR="00D56BD2" w:rsidRPr="005D2511">
        <w:rPr>
          <w:lang w:val="en-GB"/>
        </w:rPr>
        <w:fldChar w:fldCharType="end"/>
      </w:r>
      <w:r w:rsidR="00296163" w:rsidRPr="005D2511">
        <w:rPr>
          <w:lang w:val="en-GB"/>
        </w:rPr>
        <w:t>.</w:t>
      </w:r>
      <w:r w:rsidR="00653581" w:rsidRPr="005D2511">
        <w:rPr>
          <w:lang w:val="en-GB"/>
        </w:rPr>
        <w:t xml:space="preserve"> </w:t>
      </w:r>
      <w:r w:rsidR="007B65E3" w:rsidRPr="005D2511">
        <w:rPr>
          <w:lang w:val="en-GB"/>
        </w:rPr>
        <w:t xml:space="preserve">It </w:t>
      </w:r>
      <w:r w:rsidR="00011B98" w:rsidRPr="005D2511">
        <w:rPr>
          <w:lang w:val="en-GB"/>
        </w:rPr>
        <w:t xml:space="preserve">has also been </w:t>
      </w:r>
      <w:r w:rsidR="007B65E3" w:rsidRPr="005D2511">
        <w:rPr>
          <w:lang w:val="en-GB"/>
        </w:rPr>
        <w:t xml:space="preserve">administered intranasally </w:t>
      </w:r>
      <w:r w:rsidR="00011B98" w:rsidRPr="005D2511">
        <w:rPr>
          <w:lang w:val="en-GB"/>
        </w:rPr>
        <w:t>to produce sedat</w:t>
      </w:r>
      <w:r w:rsidR="00296163" w:rsidRPr="005D2511">
        <w:rPr>
          <w:lang w:val="en-GB"/>
        </w:rPr>
        <w:t xml:space="preserve">ion before anaesthesia induction </w:t>
      </w:r>
      <w:r w:rsidR="000A5270" w:rsidRPr="005D2511">
        <w:rPr>
          <w:lang w:val="en-GB"/>
        </w:rPr>
        <w:fldChar w:fldCharType="begin">
          <w:fldData xml:space="preserve">PEVuZE5vdGU+PENpdGU+PEF1dGhvcj5ZdWVuPC9BdXRob3I+PFllYXI+MjAwODwvWWVhcj48UmVj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xNzE1LTIxPC9wYWdlcz48dm9sdW1lPjEwNjwvdm9sdW1lPjxudW1iZXI+NjwvbnVt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</w:fldData>
        </w:fldChar>
      </w:r>
      <w:r w:rsidR="00A15A72" w:rsidRPr="005D2511">
        <w:rPr>
          <w:lang w:val="en-GB"/>
        </w:rPr>
        <w:instrText xml:space="preserve"> ADDIN EN.CITE </w:instrText>
      </w:r>
      <w:r w:rsidR="00A15A72" w:rsidRPr="005D2511">
        <w:rPr>
          <w:lang w:val="en-GB"/>
        </w:rPr>
        <w:fldChar w:fldCharType="begin">
          <w:fldData xml:space="preserve">PEVuZE5vdGU+PENpdGU+PEF1dGhvcj5ZdWVuPC9BdXRob3I+PFllYXI+MjAwODwvWWVhcj48UmVj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12" w:tooltip="Yuen, 2008 #4" w:history="1">
        <w:r w:rsidR="00A15A72" w:rsidRPr="005D2511">
          <w:rPr>
            <w:noProof/>
            <w:lang w:val="en-GB"/>
          </w:rPr>
          <w:t>12-14</w:t>
        </w:r>
      </w:hyperlink>
      <w:r w:rsidR="00296163" w:rsidRPr="005D2511">
        <w:rPr>
          <w:noProof/>
          <w:lang w:val="en-GB"/>
        </w:rPr>
        <w:t>]</w:t>
      </w:r>
      <w:r w:rsidR="000A5270" w:rsidRPr="005D2511">
        <w:rPr>
          <w:lang w:val="en-GB"/>
        </w:rPr>
        <w:fldChar w:fldCharType="end"/>
      </w:r>
      <w:r w:rsidR="00296163" w:rsidRPr="005D2511">
        <w:rPr>
          <w:lang w:val="en-GB"/>
        </w:rPr>
        <w:t>,</w:t>
      </w:r>
      <w:r w:rsidR="00011B98" w:rsidRPr="005D2511">
        <w:rPr>
          <w:lang w:val="en-GB"/>
        </w:rPr>
        <w:t xml:space="preserve"> for CT</w:t>
      </w:r>
      <w:r w:rsidR="00296163" w:rsidRPr="005D2511">
        <w:rPr>
          <w:lang w:val="en-GB"/>
        </w:rPr>
        <w:t xml:space="preserve"> </w:t>
      </w:r>
      <w:r w:rsidR="000A5270" w:rsidRPr="005D2511">
        <w:rPr>
          <w:lang w:val="en-GB"/>
        </w:rPr>
        <w:fldChar w:fldCharType="begin">
          <w:fldData xml:space="preserve">PEVuZE5vdGU+PENpdGU+PEF1dGhvcj5NZWtpdGFyaWFuIEZpbGhvPC9BdXRob3I+PFllYXI+MjAx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=
</w:fldData>
        </w:fldChar>
      </w:r>
      <w:r w:rsidR="00296163" w:rsidRPr="005D2511">
        <w:rPr>
          <w:lang w:val="en-GB"/>
        </w:rPr>
        <w:instrText xml:space="preserve"> ADDIN EN.CITE </w:instrText>
      </w:r>
      <w:r w:rsidR="00296163" w:rsidRPr="005D2511">
        <w:rPr>
          <w:lang w:val="en-GB"/>
        </w:rPr>
        <w:fldChar w:fldCharType="begin">
          <w:fldData xml:space="preserve">PEVuZE5vdGU+PENpdGU+PEF1dGhvcj5NZWtpdGFyaWFuIEZpbGhvPC9BdXRob3I+PFllYXI+MjAx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=
</w:fldData>
        </w:fldChar>
      </w:r>
      <w:r w:rsidR="00296163" w:rsidRPr="005D2511">
        <w:rPr>
          <w:lang w:val="en-GB"/>
        </w:rPr>
        <w:instrText xml:space="preserve"> ADDIN EN.CITE.DATA </w:instrText>
      </w:r>
      <w:r w:rsidR="00296163" w:rsidRPr="005D2511">
        <w:rPr>
          <w:lang w:val="en-GB"/>
        </w:rPr>
      </w:r>
      <w:r w:rsidR="00296163"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15" w:tooltip="Mekitarian Filho, 2015 #74" w:history="1">
        <w:r w:rsidR="00A15A72" w:rsidRPr="005D2511">
          <w:rPr>
            <w:noProof/>
            <w:lang w:val="en-GB"/>
          </w:rPr>
          <w:t>15</w:t>
        </w:r>
      </w:hyperlink>
      <w:r w:rsidR="00296163" w:rsidRPr="005D2511">
        <w:rPr>
          <w:noProof/>
          <w:lang w:val="en-GB"/>
        </w:rPr>
        <w:t>]</w:t>
      </w:r>
      <w:r w:rsidR="000A5270" w:rsidRPr="005D2511">
        <w:rPr>
          <w:lang w:val="en-GB"/>
        </w:rPr>
        <w:fldChar w:fldCharType="end"/>
      </w:r>
      <w:r w:rsidR="006F1C80" w:rsidRPr="005D2511">
        <w:rPr>
          <w:lang w:val="en-GB"/>
        </w:rPr>
        <w:t xml:space="preserve"> and transthoracic </w:t>
      </w:r>
      <w:r w:rsidR="006C4623" w:rsidRPr="005D2511">
        <w:rPr>
          <w:lang w:val="en-GB"/>
        </w:rPr>
        <w:t>echocardiography in children</w:t>
      </w:r>
      <w:r w:rsidR="00296163" w:rsidRPr="005D2511">
        <w:rPr>
          <w:lang w:val="en-GB"/>
        </w:rPr>
        <w:t xml:space="preserve"> </w:t>
      </w:r>
      <w:r w:rsidR="00B44144" w:rsidRPr="005D2511">
        <w:rPr>
          <w:lang w:val="en-GB"/>
        </w:rPr>
        <w:fldChar w:fldCharType="begin">
          <w:fldData xml:space="preserve">PEVuZE5vdGU+PENpdGU+PEF1dGhvcj5MaTwvQXV0aG9yPjxZZWFyPjIwMTY8L1llYXI+PFJlY051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==
</w:fldData>
        </w:fldChar>
      </w:r>
      <w:r w:rsidR="00A15A72" w:rsidRPr="005D2511">
        <w:rPr>
          <w:lang w:val="en-GB"/>
        </w:rPr>
        <w:instrText xml:space="preserve"> ADDIN EN.CITE </w:instrText>
      </w:r>
      <w:r w:rsidR="00A15A72" w:rsidRPr="005D2511">
        <w:rPr>
          <w:lang w:val="en-GB"/>
        </w:rPr>
        <w:fldChar w:fldCharType="begin">
          <w:fldData xml:space="preserve">PEVuZE5vdGU+PENpdGU+PEF1dGhvcj5MaTwvQXV0aG9yPjxZZWFyPjIwMTY8L1llYXI+PFJlY051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==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B44144" w:rsidRPr="005D2511">
        <w:rPr>
          <w:lang w:val="en-GB"/>
        </w:rPr>
      </w:r>
      <w:r w:rsidR="00B44144" w:rsidRPr="005D2511">
        <w:rPr>
          <w:lang w:val="en-GB"/>
        </w:rPr>
        <w:fldChar w:fldCharType="separate"/>
      </w:r>
      <w:r w:rsidR="00296163" w:rsidRPr="005D2511">
        <w:rPr>
          <w:noProof/>
          <w:lang w:val="en-GB"/>
        </w:rPr>
        <w:t>[</w:t>
      </w:r>
      <w:hyperlink w:anchor="_ENREF_16" w:tooltip="Li, 2016 #1442" w:history="1">
        <w:r w:rsidR="00A15A72" w:rsidRPr="005D2511">
          <w:rPr>
            <w:noProof/>
            <w:lang w:val="en-GB"/>
          </w:rPr>
          <w:t>16</w:t>
        </w:r>
      </w:hyperlink>
      <w:r w:rsidR="00296163" w:rsidRPr="005D2511">
        <w:rPr>
          <w:noProof/>
          <w:lang w:val="en-GB"/>
        </w:rPr>
        <w:t>,</w:t>
      </w:r>
      <w:hyperlink w:anchor="_ENREF_17" w:tooltip="Li, 2015 #1348" w:history="1">
        <w:r w:rsidR="00A15A72" w:rsidRPr="005D2511">
          <w:rPr>
            <w:noProof/>
            <w:lang w:val="en-GB"/>
          </w:rPr>
          <w:t>17</w:t>
        </w:r>
      </w:hyperlink>
      <w:r w:rsidR="00296163" w:rsidRPr="005D2511">
        <w:rPr>
          <w:noProof/>
          <w:lang w:val="en-GB"/>
        </w:rPr>
        <w:t>]</w:t>
      </w:r>
      <w:r w:rsidR="00B44144" w:rsidRPr="005D2511">
        <w:rPr>
          <w:lang w:val="en-GB"/>
        </w:rPr>
        <w:fldChar w:fldCharType="end"/>
      </w:r>
      <w:hyperlink w:anchor="_ENREF_20" w:tooltip="Li, 2015 #1348" w:history="1"/>
      <w:hyperlink w:anchor="_ENREF_20" w:tooltip="Li, 2013 #1256" w:history="1"/>
      <w:r w:rsidR="00296163" w:rsidRPr="005D2511">
        <w:rPr>
          <w:lang w:val="en-GB"/>
        </w:rPr>
        <w:t xml:space="preserve">. </w:t>
      </w:r>
      <w:r w:rsidR="00EB0CFB" w:rsidRPr="005D2511">
        <w:rPr>
          <w:lang w:val="en-GB"/>
        </w:rPr>
        <w:t xml:space="preserve">The elimination half-life in children </w:t>
      </w:r>
      <w:r w:rsidR="006C4623" w:rsidRPr="005D2511">
        <w:rPr>
          <w:lang w:val="en-GB"/>
        </w:rPr>
        <w:t xml:space="preserve">has been </w:t>
      </w:r>
      <w:r w:rsidR="00EB0CFB" w:rsidRPr="005D2511">
        <w:rPr>
          <w:lang w:val="en-GB"/>
        </w:rPr>
        <w:t>reported to range from 96 to 139 minutes</w:t>
      </w:r>
      <w:r w:rsidR="00296163" w:rsidRPr="005D2511">
        <w:rPr>
          <w:lang w:val="en-GB"/>
        </w:rPr>
        <w:t xml:space="preserve"> </w:t>
      </w:r>
      <w:r w:rsidR="00D56BD2" w:rsidRPr="005D2511">
        <w:rPr>
          <w:lang w:val="en-GB"/>
        </w:rPr>
        <w:fldChar w:fldCharType="begin">
          <w:fldData xml:space="preserve">PEVuZE5vdGU+PENpdGU+PEF1dGhvcj5WaWxvPC9BdXRob3I+PFllYXI+MjAwODwvWWVhcj48UmVj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cGFnZXM+Njk3LTcwMDwvcGFnZXM+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MTA5OC0xMTA8L3BhZ2VzPjx2b2x1bWU+MTA1PC92b2x1bWU+PG51bWJlcj42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</w:fldData>
        </w:fldChar>
      </w:r>
      <w:r w:rsidR="00A15A72" w:rsidRPr="005D2511">
        <w:rPr>
          <w:lang w:val="en-GB"/>
        </w:rPr>
        <w:instrText xml:space="preserve"> ADDIN EN.CITE </w:instrText>
      </w:r>
      <w:r w:rsidR="00A15A72" w:rsidRPr="005D2511">
        <w:rPr>
          <w:lang w:val="en-GB"/>
        </w:rPr>
        <w:fldChar w:fldCharType="begin">
          <w:fldData xml:space="preserve">PEVuZE5vdGU+PENpdGU+PEF1dGhvcj5WaWxvPC9BdXRob3I+PFllYXI+MjAwODwvWWVhcj48UmVj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D56BD2" w:rsidRPr="005D2511">
        <w:rPr>
          <w:lang w:val="en-GB"/>
        </w:rPr>
      </w:r>
      <w:r w:rsidR="00D56BD2" w:rsidRPr="005D2511">
        <w:rPr>
          <w:lang w:val="en-GB"/>
        </w:rPr>
        <w:fldChar w:fldCharType="separate"/>
      </w:r>
      <w:r w:rsidR="00296163" w:rsidRPr="005D2511">
        <w:rPr>
          <w:noProof/>
          <w:lang w:val="en-GB"/>
        </w:rPr>
        <w:t>[</w:t>
      </w:r>
      <w:hyperlink w:anchor="_ENREF_18" w:tooltip="Vilo, 2008 #27" w:history="1">
        <w:r w:rsidR="00A15A72" w:rsidRPr="005D2511">
          <w:rPr>
            <w:noProof/>
            <w:lang w:val="en-GB"/>
          </w:rPr>
          <w:t>18</w:t>
        </w:r>
      </w:hyperlink>
      <w:r w:rsidR="00296163" w:rsidRPr="005D2511">
        <w:rPr>
          <w:noProof/>
          <w:lang w:val="en-GB"/>
        </w:rPr>
        <w:t>,</w:t>
      </w:r>
      <w:hyperlink w:anchor="_ENREF_19" w:tooltip="Petroz, 2006 #29" w:history="1">
        <w:r w:rsidR="00A15A72" w:rsidRPr="005D2511">
          <w:rPr>
            <w:noProof/>
            <w:lang w:val="en-GB"/>
          </w:rPr>
          <w:t>19</w:t>
        </w:r>
      </w:hyperlink>
      <w:r w:rsidR="00296163" w:rsidRPr="005D2511">
        <w:rPr>
          <w:noProof/>
          <w:lang w:val="en-GB"/>
        </w:rPr>
        <w:t>]</w:t>
      </w:r>
      <w:r w:rsidR="00D56BD2" w:rsidRPr="005D2511">
        <w:rPr>
          <w:lang w:val="en-GB"/>
        </w:rPr>
        <w:fldChar w:fldCharType="end"/>
      </w:r>
      <w:r w:rsidR="00EB0CFB" w:rsidRPr="005D2511">
        <w:rPr>
          <w:lang w:val="en-GB"/>
        </w:rPr>
        <w:t xml:space="preserve"> </w:t>
      </w:r>
      <w:r w:rsidR="007B65E3" w:rsidRPr="005D2511">
        <w:rPr>
          <w:lang w:val="en-GB"/>
        </w:rPr>
        <w:t>and</w:t>
      </w:r>
      <w:r w:rsidR="006C4623" w:rsidRPr="005D2511">
        <w:rPr>
          <w:lang w:val="en-GB"/>
        </w:rPr>
        <w:t xml:space="preserve"> is</w:t>
      </w:r>
      <w:r w:rsidR="00EB0CFB" w:rsidRPr="005D2511">
        <w:rPr>
          <w:lang w:val="en-GB"/>
        </w:rPr>
        <w:t xml:space="preserve"> much shorter than chloral hydrate</w:t>
      </w:r>
      <w:r w:rsidR="007B65E3" w:rsidRPr="005D2511">
        <w:rPr>
          <w:lang w:val="en-GB"/>
        </w:rPr>
        <w:t xml:space="preserve">. </w:t>
      </w:r>
    </w:p>
    <w:p w14:paraId="568EF05B" w14:textId="5EEB70A3" w:rsidR="00181A13" w:rsidRPr="005D2511" w:rsidRDefault="0023424F" w:rsidP="007D31D8">
      <w:pPr>
        <w:spacing w:line="360" w:lineRule="auto"/>
        <w:rPr>
          <w:lang w:val="en-GB"/>
        </w:rPr>
      </w:pPr>
      <w:r w:rsidRPr="005D2511">
        <w:rPr>
          <w:lang w:val="en-GB"/>
        </w:rPr>
        <w:t xml:space="preserve">The study was designed to test the hypothesis </w:t>
      </w:r>
      <w:r w:rsidR="00B54D04" w:rsidRPr="005D2511">
        <w:rPr>
          <w:lang w:val="en-GB"/>
        </w:rPr>
        <w:t xml:space="preserve">that children sedated with intranasal dexmedetomidine </w:t>
      </w:r>
      <w:r w:rsidRPr="005D2511">
        <w:rPr>
          <w:lang w:val="en-GB"/>
        </w:rPr>
        <w:t>would</w:t>
      </w:r>
      <w:r w:rsidR="00B54D04" w:rsidRPr="005D2511">
        <w:rPr>
          <w:lang w:val="en-GB"/>
        </w:rPr>
        <w:t xml:space="preserve"> resume normal activity </w:t>
      </w:r>
      <w:r w:rsidRPr="005D2511">
        <w:rPr>
          <w:lang w:val="en-GB"/>
        </w:rPr>
        <w:t>quicker</w:t>
      </w:r>
      <w:r w:rsidR="00B54D04" w:rsidRPr="005D2511">
        <w:rPr>
          <w:lang w:val="en-GB"/>
        </w:rPr>
        <w:t xml:space="preserve"> than those who receive</w:t>
      </w:r>
      <w:r w:rsidR="008E65BA" w:rsidRPr="005D2511">
        <w:rPr>
          <w:lang w:val="en-GB"/>
        </w:rPr>
        <w:t>d</w:t>
      </w:r>
      <w:r w:rsidR="00B54D04" w:rsidRPr="005D2511">
        <w:rPr>
          <w:lang w:val="en-GB"/>
        </w:rPr>
        <w:t xml:space="preserve"> oral chloral hydrate.</w:t>
      </w:r>
      <w:r w:rsidR="00181A13" w:rsidRPr="005D2511">
        <w:rPr>
          <w:lang w:val="en-GB"/>
        </w:rPr>
        <w:t xml:space="preserve"> The primary objective was to compare the proportion of children who could resume normal activity within 4 hours</w:t>
      </w:r>
      <w:r w:rsidR="003404AB" w:rsidRPr="005D2511">
        <w:rPr>
          <w:lang w:val="en-GB"/>
        </w:rPr>
        <w:t xml:space="preserve"> after discharge</w:t>
      </w:r>
      <w:r w:rsidR="00181A13" w:rsidRPr="005D2511">
        <w:rPr>
          <w:lang w:val="en-GB"/>
        </w:rPr>
        <w:t xml:space="preserve">. Secondary outcomes included </w:t>
      </w:r>
      <w:r w:rsidR="008E65BA" w:rsidRPr="005D2511">
        <w:rPr>
          <w:lang w:val="en-GB"/>
        </w:rPr>
        <w:t xml:space="preserve">the </w:t>
      </w:r>
      <w:r w:rsidR="00181A13" w:rsidRPr="005D2511">
        <w:rPr>
          <w:lang w:val="en-GB"/>
        </w:rPr>
        <w:t>success rate of sedation</w:t>
      </w:r>
      <w:r w:rsidR="00926622" w:rsidRPr="005D2511">
        <w:rPr>
          <w:lang w:val="en-GB"/>
        </w:rPr>
        <w:t xml:space="preserve">, incidence of poor </w:t>
      </w:r>
      <w:r w:rsidR="00296163" w:rsidRPr="005D2511">
        <w:rPr>
          <w:lang w:val="en-GB"/>
        </w:rPr>
        <w:t>behaviour</w:t>
      </w:r>
      <w:r w:rsidR="00181A13" w:rsidRPr="005D2511">
        <w:rPr>
          <w:lang w:val="en-GB"/>
        </w:rPr>
        <w:t xml:space="preserve"> with oral and nasal drug administration, </w:t>
      </w:r>
      <w:r w:rsidR="000E4E2D" w:rsidRPr="005D2511">
        <w:rPr>
          <w:lang w:val="en-GB"/>
        </w:rPr>
        <w:t>incidence of vomiting wit</w:t>
      </w:r>
      <w:r w:rsidR="007D2579" w:rsidRPr="005D2511">
        <w:rPr>
          <w:lang w:val="en-GB"/>
        </w:rPr>
        <w:t>h</w:t>
      </w:r>
      <w:r w:rsidR="000E4E2D" w:rsidRPr="005D2511">
        <w:rPr>
          <w:lang w:val="en-GB"/>
        </w:rPr>
        <w:t xml:space="preserve"> drug administration, </w:t>
      </w:r>
      <w:r w:rsidR="00181A13" w:rsidRPr="005D2511">
        <w:rPr>
          <w:lang w:val="en-GB"/>
        </w:rPr>
        <w:t xml:space="preserve">adverse respiratory and haemodynamic events, time to onset of sedation, wake up time and discharge time after sedative administration. The incidence of post-discharge side effects including restlessness, </w:t>
      </w:r>
      <w:r w:rsidR="006C4623" w:rsidRPr="005D2511">
        <w:rPr>
          <w:lang w:val="en-GB"/>
        </w:rPr>
        <w:t>hyperactivity</w:t>
      </w:r>
      <w:r w:rsidR="00181A13" w:rsidRPr="005D2511">
        <w:rPr>
          <w:lang w:val="en-GB"/>
        </w:rPr>
        <w:t>/agitation, motor imbalance, respiratory difficulties and gastrointestinal upset were also recorded and analysed.</w:t>
      </w:r>
    </w:p>
    <w:p w14:paraId="44A7AAA6" w14:textId="77777777" w:rsidR="008369E9" w:rsidRPr="005D2511" w:rsidRDefault="008369E9" w:rsidP="007D31D8">
      <w:pPr>
        <w:spacing w:line="360" w:lineRule="auto"/>
        <w:rPr>
          <w:lang w:val="en-GB"/>
        </w:rPr>
      </w:pPr>
    </w:p>
    <w:p w14:paraId="6C2E80A1" w14:textId="77777777" w:rsidR="00181A13" w:rsidRPr="005D2511" w:rsidRDefault="00181A13" w:rsidP="007D31D8">
      <w:pPr>
        <w:spacing w:line="360" w:lineRule="auto"/>
        <w:rPr>
          <w:b/>
          <w:lang w:val="en-GB"/>
        </w:rPr>
      </w:pPr>
      <w:r w:rsidRPr="005D2511">
        <w:rPr>
          <w:b/>
          <w:lang w:val="en-GB"/>
        </w:rPr>
        <w:t>Methods</w:t>
      </w:r>
    </w:p>
    <w:p w14:paraId="3DD9C9E5" w14:textId="70A3FAC1" w:rsidR="00024841" w:rsidRPr="005D2511" w:rsidRDefault="008116B2" w:rsidP="007D31D8">
      <w:pPr>
        <w:spacing w:line="360" w:lineRule="auto"/>
        <w:rPr>
          <w:lang w:val="en-GB"/>
        </w:rPr>
      </w:pPr>
      <w:r w:rsidRPr="005D2511">
        <w:rPr>
          <w:lang w:val="en-GB"/>
        </w:rPr>
        <w:t>The Institutional Review Boards approved t</w:t>
      </w:r>
      <w:r w:rsidR="00E102A5" w:rsidRPr="005D2511">
        <w:rPr>
          <w:lang w:val="en-GB"/>
        </w:rPr>
        <w:t>his randomi</w:t>
      </w:r>
      <w:r w:rsidRPr="005D2511">
        <w:rPr>
          <w:lang w:val="en-GB"/>
        </w:rPr>
        <w:t>s</w:t>
      </w:r>
      <w:r w:rsidR="00E102A5" w:rsidRPr="005D2511">
        <w:rPr>
          <w:lang w:val="en-GB"/>
        </w:rPr>
        <w:t>ed</w:t>
      </w:r>
      <w:r w:rsidR="006C4623" w:rsidRPr="005D2511">
        <w:rPr>
          <w:lang w:val="en-GB"/>
        </w:rPr>
        <w:t>,</w:t>
      </w:r>
      <w:r w:rsidR="00E102A5" w:rsidRPr="005D2511">
        <w:rPr>
          <w:lang w:val="en-GB"/>
        </w:rPr>
        <w:t xml:space="preserve"> controlled trial at Queen Mary </w:t>
      </w:r>
      <w:r w:rsidR="00F27944" w:rsidRPr="005D2511">
        <w:rPr>
          <w:lang w:val="en-GB"/>
        </w:rPr>
        <w:t>Hospital</w:t>
      </w:r>
      <w:r w:rsidRPr="005D2511">
        <w:rPr>
          <w:lang w:val="en-GB"/>
        </w:rPr>
        <w:t xml:space="preserve">, </w:t>
      </w:r>
      <w:r w:rsidR="00E102A5" w:rsidRPr="005D2511">
        <w:rPr>
          <w:lang w:val="en-GB"/>
        </w:rPr>
        <w:t>Hong Kong and the Gu</w:t>
      </w:r>
      <w:r w:rsidR="000A0F99" w:rsidRPr="005D2511">
        <w:rPr>
          <w:lang w:val="en-GB"/>
        </w:rPr>
        <w:t xml:space="preserve">angzhou Women and Children’s Medical </w:t>
      </w:r>
      <w:r w:rsidR="00181A13" w:rsidRPr="005D2511">
        <w:rPr>
          <w:lang w:val="en-GB"/>
        </w:rPr>
        <w:t>Centre</w:t>
      </w:r>
      <w:r w:rsidRPr="005D2511">
        <w:rPr>
          <w:lang w:val="en-GB"/>
        </w:rPr>
        <w:t xml:space="preserve">, </w:t>
      </w:r>
      <w:r w:rsidR="006C4623" w:rsidRPr="005D2511">
        <w:rPr>
          <w:lang w:val="en-GB"/>
        </w:rPr>
        <w:t>China</w:t>
      </w:r>
      <w:r w:rsidR="000A0F99" w:rsidRPr="005D2511">
        <w:rPr>
          <w:lang w:val="en-GB"/>
        </w:rPr>
        <w:t xml:space="preserve">. </w:t>
      </w:r>
      <w:r w:rsidRPr="005D2511">
        <w:rPr>
          <w:lang w:val="en-GB"/>
        </w:rPr>
        <w:t>We recruited c</w:t>
      </w:r>
      <w:r w:rsidR="004962A7" w:rsidRPr="005D2511">
        <w:rPr>
          <w:lang w:val="en-GB"/>
        </w:rPr>
        <w:t xml:space="preserve">hildren ASA physical status 1 or 2 </w:t>
      </w:r>
      <w:r w:rsidRPr="005D2511">
        <w:rPr>
          <w:lang w:val="en-GB"/>
        </w:rPr>
        <w:t>scheduled</w:t>
      </w:r>
      <w:r w:rsidR="004962A7" w:rsidRPr="005D2511">
        <w:rPr>
          <w:lang w:val="en-GB"/>
        </w:rPr>
        <w:t xml:space="preserve"> for computer</w:t>
      </w:r>
      <w:r w:rsidR="006A60F4" w:rsidRPr="005D2511">
        <w:rPr>
          <w:lang w:val="en-GB"/>
        </w:rPr>
        <w:t>ised</w:t>
      </w:r>
      <w:r w:rsidR="004962A7" w:rsidRPr="005D2511">
        <w:rPr>
          <w:lang w:val="en-GB"/>
        </w:rPr>
        <w:t xml:space="preserve"> </w:t>
      </w:r>
      <w:r w:rsidR="006A60F4" w:rsidRPr="005D2511">
        <w:rPr>
          <w:lang w:val="en-GB"/>
        </w:rPr>
        <w:t xml:space="preserve">tomographic (CT) </w:t>
      </w:r>
      <w:r w:rsidR="008E65BA" w:rsidRPr="005D2511">
        <w:rPr>
          <w:lang w:val="en-GB"/>
        </w:rPr>
        <w:t xml:space="preserve">studies </w:t>
      </w:r>
      <w:r w:rsidRPr="005D2511">
        <w:rPr>
          <w:lang w:val="en-GB"/>
        </w:rPr>
        <w:t>under sedation</w:t>
      </w:r>
      <w:r w:rsidR="008637BE" w:rsidRPr="005D2511">
        <w:rPr>
          <w:lang w:val="en-GB"/>
        </w:rPr>
        <w:t xml:space="preserve"> </w:t>
      </w:r>
      <w:r w:rsidR="00181A13" w:rsidRPr="005D2511">
        <w:rPr>
          <w:lang w:val="en-GB"/>
        </w:rPr>
        <w:t xml:space="preserve">between March 2013 </w:t>
      </w:r>
      <w:r w:rsidR="006A60F4" w:rsidRPr="005D2511">
        <w:rPr>
          <w:lang w:val="en-GB"/>
        </w:rPr>
        <w:t xml:space="preserve">and </w:t>
      </w:r>
      <w:r w:rsidR="00181A13" w:rsidRPr="005D2511">
        <w:rPr>
          <w:lang w:val="en-GB"/>
        </w:rPr>
        <w:t>February 2015</w:t>
      </w:r>
      <w:r w:rsidR="008637BE" w:rsidRPr="005D2511">
        <w:rPr>
          <w:lang w:val="en-GB"/>
        </w:rPr>
        <w:t xml:space="preserve">. </w:t>
      </w:r>
      <w:r w:rsidRPr="005D2511">
        <w:rPr>
          <w:lang w:val="en-GB"/>
        </w:rPr>
        <w:t>The</w:t>
      </w:r>
      <w:r w:rsidR="00E76E34" w:rsidRPr="005D2511">
        <w:rPr>
          <w:lang w:val="en-GB"/>
        </w:rPr>
        <w:t xml:space="preserve"> parents or </w:t>
      </w:r>
      <w:r w:rsidR="008E65BA" w:rsidRPr="005D2511">
        <w:rPr>
          <w:lang w:val="en-GB"/>
        </w:rPr>
        <w:t xml:space="preserve">the </w:t>
      </w:r>
      <w:r w:rsidR="00E76E34" w:rsidRPr="005D2511">
        <w:rPr>
          <w:lang w:val="en-GB"/>
        </w:rPr>
        <w:t>legal guardian</w:t>
      </w:r>
      <w:r w:rsidRPr="005D2511">
        <w:rPr>
          <w:lang w:val="en-GB"/>
        </w:rPr>
        <w:t xml:space="preserve"> gave informed consent, with the</w:t>
      </w:r>
      <w:r w:rsidR="00E76E34" w:rsidRPr="005D2511">
        <w:rPr>
          <w:lang w:val="en-GB"/>
        </w:rPr>
        <w:t xml:space="preserve"> </w:t>
      </w:r>
      <w:r w:rsidR="00024841" w:rsidRPr="005D2511">
        <w:rPr>
          <w:lang w:val="en-GB"/>
        </w:rPr>
        <w:t>child</w:t>
      </w:r>
      <w:r w:rsidRPr="005D2511">
        <w:rPr>
          <w:lang w:val="en-GB"/>
        </w:rPr>
        <w:t>’s assent if he or she</w:t>
      </w:r>
      <w:r w:rsidR="00024841" w:rsidRPr="005D2511">
        <w:rPr>
          <w:lang w:val="en-GB"/>
        </w:rPr>
        <w:t xml:space="preserve"> </w:t>
      </w:r>
      <w:r w:rsidR="00D27EDE" w:rsidRPr="005D2511">
        <w:rPr>
          <w:lang w:val="en-GB"/>
        </w:rPr>
        <w:t>was</w:t>
      </w:r>
      <w:r w:rsidR="00024841" w:rsidRPr="005D2511">
        <w:rPr>
          <w:lang w:val="en-GB"/>
        </w:rPr>
        <w:t xml:space="preserve"> mature enough to understand and discuss </w:t>
      </w:r>
      <w:r w:rsidR="00622ADA" w:rsidRPr="005D2511">
        <w:rPr>
          <w:lang w:val="en-GB"/>
        </w:rPr>
        <w:t>sedation</w:t>
      </w:r>
      <w:r w:rsidR="00024841" w:rsidRPr="005D2511">
        <w:rPr>
          <w:lang w:val="en-GB"/>
        </w:rPr>
        <w:t xml:space="preserve">. </w:t>
      </w:r>
      <w:r w:rsidRPr="005D2511">
        <w:rPr>
          <w:lang w:val="en-GB"/>
        </w:rPr>
        <w:t xml:space="preserve">We did not study children </w:t>
      </w:r>
      <w:r w:rsidR="00D42D48" w:rsidRPr="005D2511">
        <w:rPr>
          <w:lang w:val="en-GB"/>
        </w:rPr>
        <w:t>allergic</w:t>
      </w:r>
      <w:r w:rsidR="00024841" w:rsidRPr="005D2511">
        <w:rPr>
          <w:lang w:val="en-GB"/>
        </w:rPr>
        <w:t xml:space="preserve"> </w:t>
      </w:r>
      <w:r w:rsidRPr="005D2511">
        <w:rPr>
          <w:lang w:val="en-GB"/>
        </w:rPr>
        <w:t>to a study drug</w:t>
      </w:r>
      <w:r w:rsidR="00D42D48" w:rsidRPr="005D2511">
        <w:rPr>
          <w:lang w:val="en-GB"/>
        </w:rPr>
        <w:t xml:space="preserve"> or those with </w:t>
      </w:r>
      <w:r w:rsidRPr="005D2511">
        <w:rPr>
          <w:lang w:val="en-GB"/>
        </w:rPr>
        <w:t>cardiac arrhythmia, congenital heart disease or severe</w:t>
      </w:r>
      <w:r w:rsidR="00024841" w:rsidRPr="005D2511">
        <w:rPr>
          <w:lang w:val="en-GB"/>
        </w:rPr>
        <w:t xml:space="preserve"> organ dysfunction. </w:t>
      </w:r>
    </w:p>
    <w:p w14:paraId="7E0FED7B" w14:textId="0A0B2013" w:rsidR="00CB1351" w:rsidRPr="005D2511" w:rsidRDefault="00710083" w:rsidP="006C51B0">
      <w:pPr>
        <w:spacing w:line="360" w:lineRule="auto"/>
        <w:ind w:firstLine="480"/>
        <w:rPr>
          <w:lang w:val="en-GB"/>
        </w:rPr>
      </w:pPr>
      <w:r w:rsidRPr="005D2511">
        <w:rPr>
          <w:lang w:val="en-GB"/>
        </w:rPr>
        <w:t xml:space="preserve">The Hong Kong University Department of Pharmacy and Pharmacology generated </w:t>
      </w:r>
      <w:r w:rsidR="00120046" w:rsidRPr="005D2511">
        <w:rPr>
          <w:lang w:val="en-GB"/>
        </w:rPr>
        <w:t xml:space="preserve">and kept </w:t>
      </w:r>
      <w:r w:rsidRPr="005D2511">
        <w:rPr>
          <w:lang w:val="en-GB"/>
        </w:rPr>
        <w:t>a random sequence</w:t>
      </w:r>
      <w:r w:rsidR="00EC1257" w:rsidRPr="005D2511">
        <w:rPr>
          <w:lang w:val="en-GB"/>
        </w:rPr>
        <w:t xml:space="preserve"> by computer</w:t>
      </w:r>
      <w:r w:rsidRPr="005D2511">
        <w:rPr>
          <w:lang w:val="en-GB"/>
        </w:rPr>
        <w:t xml:space="preserve">, allocating </w:t>
      </w:r>
      <w:r w:rsidR="00D27EDE" w:rsidRPr="005D2511">
        <w:rPr>
          <w:lang w:val="en-GB"/>
        </w:rPr>
        <w:t xml:space="preserve">children </w:t>
      </w:r>
      <w:r w:rsidRPr="005D2511">
        <w:rPr>
          <w:lang w:val="en-GB"/>
        </w:rPr>
        <w:t xml:space="preserve">to </w:t>
      </w:r>
      <w:r w:rsidR="0026133D" w:rsidRPr="005D2511">
        <w:rPr>
          <w:lang w:val="en-GB"/>
        </w:rPr>
        <w:t>oral chloral hydrate</w:t>
      </w:r>
      <w:r w:rsidR="00CD3465" w:rsidRPr="005D2511">
        <w:rPr>
          <w:lang w:val="en-GB"/>
        </w:rPr>
        <w:t xml:space="preserve"> </w:t>
      </w:r>
      <w:r w:rsidRPr="005D2511">
        <w:rPr>
          <w:lang w:val="en-GB"/>
        </w:rPr>
        <w:t xml:space="preserve">and intranasal placebo </w:t>
      </w:r>
      <w:r w:rsidR="0026133D" w:rsidRPr="005D2511">
        <w:rPr>
          <w:lang w:val="en-GB"/>
        </w:rPr>
        <w:t>or</w:t>
      </w:r>
      <w:r w:rsidR="00CD3465" w:rsidRPr="005D2511">
        <w:rPr>
          <w:lang w:val="en-GB"/>
        </w:rPr>
        <w:t xml:space="preserve"> </w:t>
      </w:r>
      <w:r w:rsidRPr="005D2511">
        <w:rPr>
          <w:lang w:val="en-GB"/>
        </w:rPr>
        <w:t xml:space="preserve">oral placebo and </w:t>
      </w:r>
      <w:r w:rsidR="0026133D" w:rsidRPr="005D2511">
        <w:rPr>
          <w:lang w:val="en-GB"/>
        </w:rPr>
        <w:t>intranasal dexmedetomidine</w:t>
      </w:r>
      <w:r w:rsidR="00B562E7" w:rsidRPr="005D2511">
        <w:rPr>
          <w:lang w:val="en-GB"/>
        </w:rPr>
        <w:t xml:space="preserve">. Hospital </w:t>
      </w:r>
      <w:r w:rsidR="00D27EDE" w:rsidRPr="005D2511">
        <w:rPr>
          <w:lang w:val="en-GB"/>
        </w:rPr>
        <w:t>pharmacists prepared the study drugs</w:t>
      </w:r>
      <w:r w:rsidR="00B562E7" w:rsidRPr="005D2511">
        <w:rPr>
          <w:lang w:val="en-GB"/>
        </w:rPr>
        <w:t>: oral aloe vera syrup</w:t>
      </w:r>
      <w:r w:rsidR="00094FEF" w:rsidRPr="005D2511">
        <w:rPr>
          <w:lang w:val="en-GB"/>
        </w:rPr>
        <w:t xml:space="preserve"> with concentrated sodium chloride solution</w:t>
      </w:r>
      <w:r w:rsidR="00B562E7" w:rsidRPr="005D2511">
        <w:rPr>
          <w:lang w:val="en-GB"/>
        </w:rPr>
        <w:t xml:space="preserve">, </w:t>
      </w:r>
      <w:r w:rsidR="00094FEF" w:rsidRPr="005D2511">
        <w:rPr>
          <w:lang w:val="en-GB"/>
        </w:rPr>
        <w:t>or</w:t>
      </w:r>
      <w:r w:rsidR="00B562E7" w:rsidRPr="005D2511">
        <w:rPr>
          <w:lang w:val="en-GB"/>
        </w:rPr>
        <w:t xml:space="preserve"> </w:t>
      </w:r>
      <w:r w:rsidR="00D852EA" w:rsidRPr="005D2511">
        <w:rPr>
          <w:lang w:val="en-GB"/>
        </w:rPr>
        <w:t>chloral hydrate 200</w:t>
      </w:r>
      <w:r w:rsidR="000035E0" w:rsidRPr="005D2511">
        <w:rPr>
          <w:lang w:val="en-GB"/>
        </w:rPr>
        <w:t xml:space="preserve"> </w:t>
      </w:r>
      <w:r w:rsidR="00D852EA" w:rsidRPr="005D2511">
        <w:rPr>
          <w:lang w:val="en-GB"/>
        </w:rPr>
        <w:t>mg</w:t>
      </w:r>
      <w:r w:rsidR="000035E0" w:rsidRPr="005D2511">
        <w:rPr>
          <w:lang w:val="en-GB"/>
        </w:rPr>
        <w:t>.</w:t>
      </w:r>
      <w:r w:rsidR="00D852EA" w:rsidRPr="005D2511">
        <w:rPr>
          <w:lang w:val="en-GB"/>
        </w:rPr>
        <w:t>ml</w:t>
      </w:r>
      <w:r w:rsidR="000035E0" w:rsidRPr="005D2511">
        <w:rPr>
          <w:vertAlign w:val="superscript"/>
          <w:lang w:val="en-GB"/>
        </w:rPr>
        <w:t>-1</w:t>
      </w:r>
      <w:r w:rsidR="00D852EA" w:rsidRPr="005D2511">
        <w:rPr>
          <w:lang w:val="en-GB"/>
        </w:rPr>
        <w:t xml:space="preserve"> </w:t>
      </w:r>
      <w:r w:rsidR="00B562E7" w:rsidRPr="005D2511">
        <w:rPr>
          <w:lang w:val="en-GB"/>
        </w:rPr>
        <w:t>(Hong Kong)</w:t>
      </w:r>
      <w:r w:rsidR="00D852EA" w:rsidRPr="005D2511">
        <w:rPr>
          <w:lang w:val="en-GB"/>
        </w:rPr>
        <w:t xml:space="preserve"> </w:t>
      </w:r>
      <w:r w:rsidR="00B562E7" w:rsidRPr="005D2511">
        <w:rPr>
          <w:lang w:val="en-GB"/>
        </w:rPr>
        <w:t xml:space="preserve">or </w:t>
      </w:r>
      <w:r w:rsidR="00D852EA" w:rsidRPr="005D2511">
        <w:rPr>
          <w:lang w:val="en-GB"/>
        </w:rPr>
        <w:t>100</w:t>
      </w:r>
      <w:r w:rsidR="000035E0" w:rsidRPr="005D2511">
        <w:rPr>
          <w:lang w:val="en-GB"/>
        </w:rPr>
        <w:t xml:space="preserve"> mg.ml</w:t>
      </w:r>
      <w:r w:rsidR="000035E0" w:rsidRPr="005D2511">
        <w:rPr>
          <w:vertAlign w:val="superscript"/>
          <w:lang w:val="en-GB"/>
        </w:rPr>
        <w:t>-1</w:t>
      </w:r>
      <w:r w:rsidR="000035E0" w:rsidRPr="005D2511">
        <w:rPr>
          <w:lang w:val="en-GB"/>
        </w:rPr>
        <w:t xml:space="preserve"> </w:t>
      </w:r>
      <w:r w:rsidR="00B562E7" w:rsidRPr="005D2511">
        <w:rPr>
          <w:lang w:val="en-GB"/>
        </w:rPr>
        <w:t xml:space="preserve">(China); atomised nasal saline 0.9% </w:t>
      </w:r>
      <w:r w:rsidR="00094FEF" w:rsidRPr="005D2511">
        <w:rPr>
          <w:lang w:val="en-GB"/>
        </w:rPr>
        <w:t>or</w:t>
      </w:r>
      <w:r w:rsidR="00B562E7" w:rsidRPr="005D2511">
        <w:rPr>
          <w:lang w:val="en-GB"/>
        </w:rPr>
        <w:t xml:space="preserve"> </w:t>
      </w:r>
      <w:r w:rsidR="00D852EA" w:rsidRPr="005D2511">
        <w:rPr>
          <w:lang w:val="en-GB"/>
        </w:rPr>
        <w:t xml:space="preserve">dexmedetomidine </w:t>
      </w:r>
      <w:r w:rsidR="000E4E2D" w:rsidRPr="005D2511">
        <w:rPr>
          <w:lang w:val="en-GB"/>
        </w:rPr>
        <w:t>1</w:t>
      </w:r>
      <w:r w:rsidR="00D852EA" w:rsidRPr="005D2511">
        <w:rPr>
          <w:lang w:val="en-GB"/>
        </w:rPr>
        <w:t>00</w:t>
      </w:r>
      <w:r w:rsidR="000035E0" w:rsidRPr="005D2511">
        <w:rPr>
          <w:lang w:val="en-GB"/>
        </w:rPr>
        <w:t xml:space="preserve"> </w:t>
      </w:r>
      <w:r w:rsidR="008449DA" w:rsidRPr="005D2511">
        <w:rPr>
          <w:color w:val="000000" w:themeColor="text1"/>
          <w:lang w:val="en-GB"/>
        </w:rPr>
        <w:t>µ</w:t>
      </w:r>
      <w:r w:rsidR="008449DA" w:rsidRPr="005D2511">
        <w:rPr>
          <w:lang w:val="en-GB"/>
        </w:rPr>
        <w:t>g</w:t>
      </w:r>
      <w:r w:rsidR="000035E0" w:rsidRPr="005D2511">
        <w:rPr>
          <w:lang w:val="en-GB"/>
        </w:rPr>
        <w:t>.</w:t>
      </w:r>
      <w:r w:rsidR="00D852EA" w:rsidRPr="005D2511">
        <w:rPr>
          <w:lang w:val="en-GB"/>
        </w:rPr>
        <w:t>ml</w:t>
      </w:r>
      <w:r w:rsidR="000035E0" w:rsidRPr="005D2511">
        <w:rPr>
          <w:vertAlign w:val="superscript"/>
          <w:lang w:val="en-GB"/>
        </w:rPr>
        <w:t>-1</w:t>
      </w:r>
      <w:r w:rsidR="00B562E7" w:rsidRPr="005D2511">
        <w:rPr>
          <w:lang w:val="en-GB"/>
        </w:rPr>
        <w:t xml:space="preserve"> </w:t>
      </w:r>
      <w:r w:rsidR="00C549BB" w:rsidRPr="005D2511">
        <w:rPr>
          <w:lang w:val="en-GB"/>
        </w:rPr>
        <w:t>(MAD®</w:t>
      </w:r>
      <w:r w:rsidR="00FB3A89" w:rsidRPr="005D2511">
        <w:rPr>
          <w:lang w:val="en-GB"/>
        </w:rPr>
        <w:t>; Teleflex Medical China, Shanghai</w:t>
      </w:r>
      <w:r w:rsidR="00C549BB" w:rsidRPr="005D2511">
        <w:rPr>
          <w:lang w:val="en-GB"/>
        </w:rPr>
        <w:t>).</w:t>
      </w:r>
      <w:r w:rsidR="00B562E7" w:rsidRPr="005D2511">
        <w:rPr>
          <w:lang w:val="en-GB"/>
        </w:rPr>
        <w:t xml:space="preserve"> </w:t>
      </w:r>
      <w:r w:rsidR="00120046" w:rsidRPr="005D2511">
        <w:rPr>
          <w:lang w:val="en-GB"/>
        </w:rPr>
        <w:t>Recruited subject</w:t>
      </w:r>
      <w:r w:rsidR="006C51B0" w:rsidRPr="005D2511">
        <w:rPr>
          <w:lang w:val="en-GB"/>
        </w:rPr>
        <w:t>s</w:t>
      </w:r>
      <w:r w:rsidR="00120046" w:rsidRPr="005D2511">
        <w:rPr>
          <w:lang w:val="en-GB"/>
        </w:rPr>
        <w:t xml:space="preserve"> </w:t>
      </w:r>
      <w:r w:rsidR="006C51B0" w:rsidRPr="005D2511">
        <w:rPr>
          <w:lang w:val="en-GB"/>
        </w:rPr>
        <w:t>were</w:t>
      </w:r>
      <w:r w:rsidR="00120046" w:rsidRPr="005D2511">
        <w:rPr>
          <w:lang w:val="en-GB"/>
        </w:rPr>
        <w:t xml:space="preserve"> assigned a subject number and pharmacist </w:t>
      </w:r>
      <w:r w:rsidR="00CB0B2D" w:rsidRPr="005D2511">
        <w:rPr>
          <w:lang w:val="en-GB"/>
        </w:rPr>
        <w:t>was</w:t>
      </w:r>
      <w:r w:rsidR="00120046" w:rsidRPr="005D2511">
        <w:rPr>
          <w:lang w:val="en-GB"/>
        </w:rPr>
        <w:t xml:space="preserve"> informed of the number of </w:t>
      </w:r>
      <w:r w:rsidR="006C51B0" w:rsidRPr="005D2511">
        <w:rPr>
          <w:lang w:val="en-GB"/>
        </w:rPr>
        <w:t>subjects</w:t>
      </w:r>
      <w:r w:rsidR="00120046" w:rsidRPr="005D2511">
        <w:rPr>
          <w:lang w:val="en-GB"/>
        </w:rPr>
        <w:t xml:space="preserve"> recruited. </w:t>
      </w:r>
      <w:r w:rsidR="006C51B0" w:rsidRPr="005D2511">
        <w:rPr>
          <w:lang w:val="en-GB"/>
        </w:rPr>
        <w:t xml:space="preserve">Pharmacist assigned randomization number to each subject recruited and prepared the study drug according to the allocation sequence. </w:t>
      </w:r>
      <w:r w:rsidR="009D2688" w:rsidRPr="005D2511">
        <w:rPr>
          <w:lang w:val="en-GB"/>
        </w:rPr>
        <w:t xml:space="preserve">Ten (in Hong Kong) or 20 (in China) ml of chloral </w:t>
      </w:r>
      <w:r w:rsidR="006C51B0" w:rsidRPr="005D2511">
        <w:rPr>
          <w:lang w:val="en-GB"/>
        </w:rPr>
        <w:t xml:space="preserve">hydrate and oral placebo were prepared in 10 ml syringes (Hong Kong) or 20 ml syringes (China). </w:t>
      </w:r>
      <w:r w:rsidR="009D2688" w:rsidRPr="005D2511">
        <w:rPr>
          <w:lang w:val="en-GB"/>
        </w:rPr>
        <w:t xml:space="preserve">One ml of </w:t>
      </w:r>
      <w:r w:rsidR="006C51B0" w:rsidRPr="005D2511">
        <w:rPr>
          <w:lang w:val="en-GB"/>
        </w:rPr>
        <w:t>dexmed</w:t>
      </w:r>
      <w:r w:rsidR="009D2688" w:rsidRPr="005D2511">
        <w:rPr>
          <w:lang w:val="en-GB"/>
        </w:rPr>
        <w:t>etomidine or</w:t>
      </w:r>
      <w:r w:rsidR="006C51B0" w:rsidRPr="005D2511">
        <w:rPr>
          <w:lang w:val="en-GB"/>
        </w:rPr>
        <w:t xml:space="preserve"> </w:t>
      </w:r>
      <w:r w:rsidR="009D2688" w:rsidRPr="005D2511">
        <w:rPr>
          <w:lang w:val="en-GB"/>
        </w:rPr>
        <w:t>0.9% saline were</w:t>
      </w:r>
      <w:r w:rsidR="006C51B0" w:rsidRPr="005D2511">
        <w:rPr>
          <w:lang w:val="en-GB"/>
        </w:rPr>
        <w:t xml:space="preserve"> prepared in 1ml syringe. The study </w:t>
      </w:r>
      <w:r w:rsidR="00E74963" w:rsidRPr="005D2511">
        <w:rPr>
          <w:lang w:val="en-GB"/>
        </w:rPr>
        <w:t xml:space="preserve">drugs </w:t>
      </w:r>
      <w:r w:rsidR="006C51B0" w:rsidRPr="005D2511">
        <w:rPr>
          <w:lang w:val="en-GB"/>
        </w:rPr>
        <w:t>were labelled with subject and randomization number</w:t>
      </w:r>
      <w:r w:rsidR="00242590" w:rsidRPr="005D2511">
        <w:rPr>
          <w:lang w:val="en-GB"/>
        </w:rPr>
        <w:t xml:space="preserve">. The active drugs and placebo were indistinguishable and the </w:t>
      </w:r>
      <w:r w:rsidR="009D2688" w:rsidRPr="005D2511">
        <w:rPr>
          <w:lang w:val="en-GB"/>
        </w:rPr>
        <w:t>research nurses were blinded to group allocation</w:t>
      </w:r>
      <w:r w:rsidR="00E74963" w:rsidRPr="005D2511">
        <w:rPr>
          <w:lang w:val="en-GB"/>
        </w:rPr>
        <w:t xml:space="preserve">. Since the received study drug were always </w:t>
      </w:r>
      <w:r w:rsidR="009D2688" w:rsidRPr="005D2511">
        <w:rPr>
          <w:lang w:val="en-GB"/>
        </w:rPr>
        <w:t>in excess, r</w:t>
      </w:r>
      <w:r w:rsidR="00E74963" w:rsidRPr="005D2511">
        <w:rPr>
          <w:lang w:val="en-GB"/>
        </w:rPr>
        <w:t xml:space="preserve">esearch nurse would </w:t>
      </w:r>
      <w:r w:rsidR="009D2688" w:rsidRPr="005D2511">
        <w:rPr>
          <w:lang w:val="en-GB"/>
        </w:rPr>
        <w:t xml:space="preserve">discard the excess drug according to subject’s body weight. </w:t>
      </w:r>
      <w:r w:rsidR="00510747" w:rsidRPr="005D2511">
        <w:rPr>
          <w:lang w:val="en-GB"/>
        </w:rPr>
        <w:t xml:space="preserve">Thirty minutes before the CT study </w:t>
      </w:r>
      <w:r w:rsidR="00E74963" w:rsidRPr="005D2511">
        <w:rPr>
          <w:lang w:val="en-GB"/>
        </w:rPr>
        <w:t>c</w:t>
      </w:r>
      <w:r w:rsidR="00510747" w:rsidRPr="005D2511">
        <w:rPr>
          <w:lang w:val="en-GB"/>
        </w:rPr>
        <w:t>hildren drank 1 ml.4kg</w:t>
      </w:r>
      <w:r w:rsidR="00510747" w:rsidRPr="005D2511">
        <w:rPr>
          <w:lang w:val="en-GB"/>
        </w:rPr>
        <w:softHyphen/>
      </w:r>
      <w:r w:rsidR="00510747" w:rsidRPr="005D2511">
        <w:rPr>
          <w:vertAlign w:val="superscript"/>
          <w:lang w:val="en-GB"/>
        </w:rPr>
        <w:t>-1</w:t>
      </w:r>
      <w:r w:rsidR="00510747" w:rsidRPr="005D2511">
        <w:rPr>
          <w:lang w:val="en-GB"/>
        </w:rPr>
        <w:t xml:space="preserve"> </w:t>
      </w:r>
      <w:r w:rsidR="000C0809" w:rsidRPr="005D2511">
        <w:rPr>
          <w:lang w:val="en-GB"/>
        </w:rPr>
        <w:t xml:space="preserve">syrup </w:t>
      </w:r>
      <w:r w:rsidR="00510747" w:rsidRPr="005D2511">
        <w:rPr>
          <w:lang w:val="en-GB"/>
        </w:rPr>
        <w:t>(Hong Kong) or 2 ml.4kg</w:t>
      </w:r>
      <w:r w:rsidR="00510747" w:rsidRPr="005D2511">
        <w:rPr>
          <w:vertAlign w:val="superscript"/>
          <w:lang w:val="en-GB"/>
        </w:rPr>
        <w:t>-1</w:t>
      </w:r>
      <w:r w:rsidR="00510747" w:rsidRPr="005D2511">
        <w:rPr>
          <w:lang w:val="en-GB"/>
        </w:rPr>
        <w:t xml:space="preserve"> </w:t>
      </w:r>
      <w:r w:rsidR="000C0809" w:rsidRPr="005D2511">
        <w:rPr>
          <w:lang w:val="en-GB"/>
        </w:rPr>
        <w:t xml:space="preserve">syrup </w:t>
      </w:r>
      <w:r w:rsidR="00510747" w:rsidRPr="005D2511">
        <w:rPr>
          <w:lang w:val="en-GB"/>
        </w:rPr>
        <w:t>(China) and received 0.03 ml.kg</w:t>
      </w:r>
      <w:r w:rsidR="00510747" w:rsidRPr="005D2511">
        <w:rPr>
          <w:vertAlign w:val="superscript"/>
          <w:lang w:val="en-GB"/>
        </w:rPr>
        <w:t>-1</w:t>
      </w:r>
      <w:r w:rsidR="00510747" w:rsidRPr="005D2511">
        <w:rPr>
          <w:lang w:val="en-GB"/>
        </w:rPr>
        <w:t xml:space="preserve"> nasal </w:t>
      </w:r>
      <w:r w:rsidR="00D42504" w:rsidRPr="005D2511">
        <w:rPr>
          <w:lang w:val="en-GB"/>
        </w:rPr>
        <w:t>spray</w:t>
      </w:r>
      <w:r w:rsidR="00273192" w:rsidRPr="005D2511">
        <w:rPr>
          <w:lang w:val="en-GB"/>
        </w:rPr>
        <w:t>. We</w:t>
      </w:r>
      <w:r w:rsidR="00D42504" w:rsidRPr="005D2511">
        <w:rPr>
          <w:lang w:val="en-GB"/>
        </w:rPr>
        <w:t xml:space="preserve"> recorded </w:t>
      </w:r>
      <w:r w:rsidR="00273192" w:rsidRPr="005D2511">
        <w:rPr>
          <w:lang w:val="en-GB"/>
        </w:rPr>
        <w:t>whether the</w:t>
      </w:r>
      <w:r w:rsidR="00D42504" w:rsidRPr="005D2511">
        <w:rPr>
          <w:lang w:val="en-GB"/>
        </w:rPr>
        <w:t xml:space="preserve"> child’s reaction</w:t>
      </w:r>
      <w:r w:rsidR="00273192" w:rsidRPr="005D2511">
        <w:rPr>
          <w:lang w:val="en-GB"/>
        </w:rPr>
        <w:t xml:space="preserve"> was unacceptable (</w:t>
      </w:r>
      <w:r w:rsidR="00D42504" w:rsidRPr="005D2511">
        <w:rPr>
          <w:lang w:val="en-GB"/>
        </w:rPr>
        <w:t>crying or resisting</w:t>
      </w:r>
      <w:r w:rsidR="00273192" w:rsidRPr="005D2511">
        <w:rPr>
          <w:lang w:val="en-GB"/>
        </w:rPr>
        <w:t>) or</w:t>
      </w:r>
      <w:r w:rsidR="00676074" w:rsidRPr="005D2511">
        <w:rPr>
          <w:lang w:val="en-GB"/>
        </w:rPr>
        <w:t xml:space="preserve"> acceptable</w:t>
      </w:r>
      <w:r w:rsidR="00273192" w:rsidRPr="005D2511">
        <w:rPr>
          <w:lang w:val="en-GB"/>
        </w:rPr>
        <w:t xml:space="preserve"> (</w:t>
      </w:r>
      <w:r w:rsidR="00D42504" w:rsidRPr="005D2511">
        <w:rPr>
          <w:lang w:val="en-GB"/>
        </w:rPr>
        <w:t>anxious but accepting</w:t>
      </w:r>
      <w:r w:rsidR="00676074" w:rsidRPr="005D2511">
        <w:rPr>
          <w:lang w:val="en-GB"/>
        </w:rPr>
        <w:t xml:space="preserve"> or</w:t>
      </w:r>
      <w:r w:rsidR="00D42504" w:rsidRPr="005D2511">
        <w:rPr>
          <w:lang w:val="en-GB"/>
        </w:rPr>
        <w:t xml:space="preserve"> calm and cooperative</w:t>
      </w:r>
      <w:r w:rsidR="00676074" w:rsidRPr="005D2511">
        <w:rPr>
          <w:lang w:val="en-GB"/>
        </w:rPr>
        <w:t>)</w:t>
      </w:r>
      <w:r w:rsidR="00D42504" w:rsidRPr="005D2511">
        <w:rPr>
          <w:lang w:val="en-GB"/>
        </w:rPr>
        <w:t>.</w:t>
      </w:r>
    </w:p>
    <w:p w14:paraId="6404DF6E" w14:textId="25710823" w:rsidR="00AA6A98" w:rsidRPr="005D2511" w:rsidRDefault="00510747" w:rsidP="007D31D8">
      <w:pPr>
        <w:spacing w:line="360" w:lineRule="auto"/>
        <w:ind w:firstLine="480"/>
        <w:rPr>
          <w:lang w:val="en-GB" w:eastAsia="en-US"/>
        </w:rPr>
      </w:pPr>
      <w:r w:rsidRPr="005D2511">
        <w:rPr>
          <w:lang w:val="en-GB"/>
        </w:rPr>
        <w:t xml:space="preserve">Research nurses recorded </w:t>
      </w:r>
      <w:r w:rsidR="00CD3465" w:rsidRPr="005D2511">
        <w:rPr>
          <w:lang w:val="en-GB"/>
        </w:rPr>
        <w:t xml:space="preserve">blood pressure, pulse rate and oxygen saturation </w:t>
      </w:r>
      <w:r w:rsidRPr="005D2511">
        <w:rPr>
          <w:lang w:val="en-GB"/>
        </w:rPr>
        <w:t>before drug administration and then every five minutes</w:t>
      </w:r>
      <w:r w:rsidR="00D42504" w:rsidRPr="005D2511">
        <w:rPr>
          <w:lang w:val="en-GB"/>
        </w:rPr>
        <w:t xml:space="preserve">, along with sedation (University of Michigan Sedation Scale): awake and alert; sleepy with appropriate responses to voice; somnolent, roused by touch; asleep, roused by significant stimulation; </w:t>
      </w:r>
      <w:r w:rsidR="00E229E8" w:rsidRPr="005D2511">
        <w:rPr>
          <w:lang w:val="en-GB"/>
        </w:rPr>
        <w:t xml:space="preserve">not </w:t>
      </w:r>
      <w:r w:rsidR="00260A08" w:rsidRPr="005D2511">
        <w:rPr>
          <w:lang w:val="en-GB"/>
        </w:rPr>
        <w:t>rousable</w:t>
      </w:r>
      <w:r w:rsidRPr="005D2511">
        <w:rPr>
          <w:lang w:val="en-GB"/>
        </w:rPr>
        <w:t>.</w:t>
      </w:r>
      <w:r w:rsidR="00CD3465" w:rsidRPr="005D2511">
        <w:rPr>
          <w:lang w:val="en-GB"/>
        </w:rPr>
        <w:t xml:space="preserve"> </w:t>
      </w:r>
      <w:r w:rsidR="00D42504" w:rsidRPr="005D2511">
        <w:rPr>
          <w:lang w:val="en-GB"/>
        </w:rPr>
        <w:t xml:space="preserve">We also recorded </w:t>
      </w:r>
      <w:r w:rsidR="00676074" w:rsidRPr="005D2511">
        <w:rPr>
          <w:lang w:val="en-GB"/>
        </w:rPr>
        <w:t xml:space="preserve">episodes of: </w:t>
      </w:r>
      <w:r w:rsidR="00207DA1" w:rsidRPr="005D2511">
        <w:rPr>
          <w:lang w:val="en-GB"/>
        </w:rPr>
        <w:t>vomiting</w:t>
      </w:r>
      <w:r w:rsidR="00676074" w:rsidRPr="005D2511">
        <w:rPr>
          <w:lang w:val="en-GB"/>
        </w:rPr>
        <w:t>;</w:t>
      </w:r>
      <w:r w:rsidR="00207DA1" w:rsidRPr="005D2511">
        <w:rPr>
          <w:lang w:val="en-GB"/>
        </w:rPr>
        <w:t xml:space="preserve"> </w:t>
      </w:r>
      <w:r w:rsidR="00676074" w:rsidRPr="005D2511">
        <w:rPr>
          <w:lang w:val="en-GB"/>
        </w:rPr>
        <w:t>SpO</w:t>
      </w:r>
      <w:r w:rsidR="00676074" w:rsidRPr="005D2511">
        <w:rPr>
          <w:vertAlign w:val="subscript"/>
          <w:lang w:val="en-GB"/>
        </w:rPr>
        <w:t>2</w:t>
      </w:r>
      <w:r w:rsidR="00676074" w:rsidRPr="005D2511">
        <w:rPr>
          <w:lang w:val="en-GB"/>
        </w:rPr>
        <w:t xml:space="preserve"> &lt; 95%;</w:t>
      </w:r>
      <w:r w:rsidR="00207DA1" w:rsidRPr="005D2511">
        <w:rPr>
          <w:lang w:val="en-GB"/>
        </w:rPr>
        <w:t xml:space="preserve"> airway intervention</w:t>
      </w:r>
      <w:r w:rsidR="00D42504" w:rsidRPr="005D2511">
        <w:rPr>
          <w:lang w:val="en-GB"/>
        </w:rPr>
        <w:t>s</w:t>
      </w:r>
      <w:r w:rsidR="00A3405C" w:rsidRPr="005D2511">
        <w:rPr>
          <w:lang w:val="en-GB"/>
        </w:rPr>
        <w:t>;</w:t>
      </w:r>
      <w:r w:rsidR="00D42504" w:rsidRPr="005D2511">
        <w:rPr>
          <w:lang w:val="en-GB"/>
        </w:rPr>
        <w:t xml:space="preserve"> and </w:t>
      </w:r>
      <w:r w:rsidR="00676074" w:rsidRPr="005D2511">
        <w:rPr>
          <w:lang w:val="en-GB"/>
        </w:rPr>
        <w:t>heart rate or blood pressure 20% less than normal [20]</w:t>
      </w:r>
      <w:r w:rsidR="00CD3465" w:rsidRPr="005D2511">
        <w:rPr>
          <w:lang w:val="en-GB"/>
        </w:rPr>
        <w:t xml:space="preserve">. </w:t>
      </w:r>
      <w:r w:rsidR="00D42504" w:rsidRPr="005D2511">
        <w:rPr>
          <w:lang w:val="en-GB"/>
        </w:rPr>
        <w:t>We judged</w:t>
      </w:r>
      <w:r w:rsidR="00CD3465" w:rsidRPr="005D2511">
        <w:rPr>
          <w:lang w:val="en-GB"/>
        </w:rPr>
        <w:t xml:space="preserve"> </w:t>
      </w:r>
      <w:r w:rsidR="00D42504" w:rsidRPr="005D2511">
        <w:rPr>
          <w:lang w:val="en-GB"/>
        </w:rPr>
        <w:t>c</w:t>
      </w:r>
      <w:r w:rsidR="00CD3465" w:rsidRPr="005D2511">
        <w:rPr>
          <w:lang w:val="en-GB"/>
        </w:rPr>
        <w:t xml:space="preserve">hildren </w:t>
      </w:r>
      <w:r w:rsidR="00D42504" w:rsidRPr="005D2511">
        <w:rPr>
          <w:lang w:val="en-GB"/>
        </w:rPr>
        <w:t>as</w:t>
      </w:r>
      <w:r w:rsidR="00CD3465" w:rsidRPr="005D2511">
        <w:rPr>
          <w:lang w:val="en-GB"/>
        </w:rPr>
        <w:t xml:space="preserve"> adequately sedated once </w:t>
      </w:r>
      <w:r w:rsidR="00260A08" w:rsidRPr="005D2511">
        <w:rPr>
          <w:lang w:val="en-GB"/>
        </w:rPr>
        <w:t>at least somnolent</w:t>
      </w:r>
      <w:r w:rsidR="00CD3465" w:rsidRPr="005D2511">
        <w:rPr>
          <w:lang w:val="en-GB"/>
        </w:rPr>
        <w:t xml:space="preserve">. </w:t>
      </w:r>
      <w:r w:rsidR="00CB0B2D" w:rsidRPr="005D2511">
        <w:rPr>
          <w:lang w:val="en-GB"/>
        </w:rPr>
        <w:t xml:space="preserve">It is </w:t>
      </w:r>
      <w:r w:rsidR="00600B77" w:rsidRPr="005D2511">
        <w:rPr>
          <w:lang w:val="en-GB"/>
        </w:rPr>
        <w:t>departmental</w:t>
      </w:r>
      <w:r w:rsidR="00CB0B2D" w:rsidRPr="005D2511">
        <w:rPr>
          <w:lang w:val="en-GB"/>
        </w:rPr>
        <w:t xml:space="preserve"> policy in Hong Kong that all children received sedation for CT would have intravenous cannula</w:t>
      </w:r>
      <w:r w:rsidR="00600B77" w:rsidRPr="005D2511">
        <w:rPr>
          <w:lang w:val="en-GB"/>
        </w:rPr>
        <w:t xml:space="preserve"> inserted by paediatric resident before sedation</w:t>
      </w:r>
      <w:r w:rsidR="00CB0B2D" w:rsidRPr="005D2511">
        <w:rPr>
          <w:lang w:val="en-GB"/>
        </w:rPr>
        <w:t xml:space="preserve">. </w:t>
      </w:r>
      <w:r w:rsidR="00E229E8" w:rsidRPr="005D2511">
        <w:rPr>
          <w:lang w:val="en-GB"/>
        </w:rPr>
        <w:t>The radiologist (Hong Kong) or paediatric anaesthesiologist (China) could give additional sedative: intravenous midazolam (Hong Kong); or intranasal dexmedetomidine (China).</w:t>
      </w:r>
      <w:r w:rsidR="00584DED" w:rsidRPr="005D2511">
        <w:rPr>
          <w:lang w:val="en-GB"/>
        </w:rPr>
        <w:t xml:space="preserve"> We continued to monitor children after the CT study until ready for discharge: and Aldrete score at least nine and no more sedated than sleepy. During the first 24 h at home parents recorded how sleepy were their children and whether they were</w:t>
      </w:r>
      <w:r w:rsidR="00F83470" w:rsidRPr="005D2511">
        <w:rPr>
          <w:lang w:val="en-GB"/>
        </w:rPr>
        <w:t xml:space="preserve"> unstead</w:t>
      </w:r>
      <w:r w:rsidR="00584DED" w:rsidRPr="005D2511">
        <w:rPr>
          <w:lang w:val="en-GB"/>
        </w:rPr>
        <w:t xml:space="preserve">y, </w:t>
      </w:r>
      <w:r w:rsidR="00F83470" w:rsidRPr="005D2511">
        <w:rPr>
          <w:lang w:val="en-GB"/>
        </w:rPr>
        <w:t>hyperactiv</w:t>
      </w:r>
      <w:r w:rsidR="00584DED" w:rsidRPr="005D2511">
        <w:rPr>
          <w:lang w:val="en-GB"/>
        </w:rPr>
        <w:t>e</w:t>
      </w:r>
      <w:r w:rsidR="00F83470" w:rsidRPr="005D2511">
        <w:rPr>
          <w:lang w:val="en-GB"/>
        </w:rPr>
        <w:t xml:space="preserve">, </w:t>
      </w:r>
      <w:r w:rsidR="00584DED" w:rsidRPr="005D2511">
        <w:rPr>
          <w:lang w:val="en-GB"/>
        </w:rPr>
        <w:t>anorexic or</w:t>
      </w:r>
      <w:r w:rsidR="00E277B6" w:rsidRPr="005D2511">
        <w:rPr>
          <w:lang w:val="en-GB"/>
        </w:rPr>
        <w:t xml:space="preserve"> vomiting.</w:t>
      </w:r>
      <w:r w:rsidR="00EA732D" w:rsidRPr="005D2511">
        <w:rPr>
          <w:lang w:val="en-GB"/>
        </w:rPr>
        <w:t xml:space="preserve"> </w:t>
      </w:r>
      <w:r w:rsidR="00584DED" w:rsidRPr="005D2511">
        <w:rPr>
          <w:lang w:val="en-GB"/>
        </w:rPr>
        <w:t>Parent</w:t>
      </w:r>
      <w:r w:rsidR="00100A3C" w:rsidRPr="005D2511">
        <w:rPr>
          <w:lang w:val="en-GB"/>
        </w:rPr>
        <w:t>s</w:t>
      </w:r>
      <w:r w:rsidR="00584DED" w:rsidRPr="005D2511">
        <w:rPr>
          <w:lang w:val="en-GB"/>
        </w:rPr>
        <w:t xml:space="preserve"> specifically recorded when children</w:t>
      </w:r>
      <w:r w:rsidR="00EA732D" w:rsidRPr="005D2511">
        <w:rPr>
          <w:lang w:val="en-GB"/>
        </w:rPr>
        <w:t xml:space="preserve"> </w:t>
      </w:r>
      <w:r w:rsidR="00100A3C" w:rsidRPr="005D2511">
        <w:rPr>
          <w:lang w:val="en-GB"/>
        </w:rPr>
        <w:t>had</w:t>
      </w:r>
      <w:r w:rsidR="00584DED" w:rsidRPr="005D2511">
        <w:rPr>
          <w:lang w:val="en-GB"/>
        </w:rPr>
        <w:t xml:space="preserve"> </w:t>
      </w:r>
      <w:r w:rsidR="00D75D06" w:rsidRPr="005D2511">
        <w:rPr>
          <w:lang w:val="en-GB"/>
        </w:rPr>
        <w:t>recovered</w:t>
      </w:r>
      <w:r w:rsidR="00100A3C" w:rsidRPr="005D2511">
        <w:rPr>
          <w:lang w:val="en-GB"/>
        </w:rPr>
        <w:t xml:space="preserve"> normal activity, defined as</w:t>
      </w:r>
      <w:r w:rsidR="00D75D06" w:rsidRPr="005D2511">
        <w:rPr>
          <w:lang w:val="en-GB"/>
        </w:rPr>
        <w:t xml:space="preserve"> </w:t>
      </w:r>
      <w:r w:rsidR="00584DED" w:rsidRPr="005D2511">
        <w:rPr>
          <w:lang w:val="en-GB"/>
        </w:rPr>
        <w:t xml:space="preserve">no more than sleepy, </w:t>
      </w:r>
      <w:r w:rsidR="00EA732D" w:rsidRPr="005D2511">
        <w:rPr>
          <w:lang w:val="en-GB"/>
        </w:rPr>
        <w:t xml:space="preserve">able to </w:t>
      </w:r>
      <w:r w:rsidR="00584DED" w:rsidRPr="005D2511">
        <w:rPr>
          <w:lang w:val="en-GB"/>
        </w:rPr>
        <w:t>drink</w:t>
      </w:r>
      <w:r w:rsidR="00EA732D" w:rsidRPr="005D2511">
        <w:rPr>
          <w:lang w:val="en-GB"/>
        </w:rPr>
        <w:t xml:space="preserve">, </w:t>
      </w:r>
      <w:r w:rsidR="00584DED" w:rsidRPr="005D2511">
        <w:rPr>
          <w:lang w:val="en-GB"/>
        </w:rPr>
        <w:t>walk</w:t>
      </w:r>
      <w:r w:rsidR="00EA732D" w:rsidRPr="005D2511">
        <w:rPr>
          <w:lang w:val="en-GB"/>
        </w:rPr>
        <w:t xml:space="preserve"> or </w:t>
      </w:r>
      <w:r w:rsidR="00584DED" w:rsidRPr="005D2511">
        <w:rPr>
          <w:lang w:val="en-GB"/>
        </w:rPr>
        <w:t>stand</w:t>
      </w:r>
      <w:r w:rsidR="00EA732D" w:rsidRPr="005D2511">
        <w:rPr>
          <w:lang w:val="en-GB"/>
        </w:rPr>
        <w:t xml:space="preserve"> and </w:t>
      </w:r>
      <w:r w:rsidR="00584DED" w:rsidRPr="005D2511">
        <w:rPr>
          <w:lang w:val="en-GB"/>
        </w:rPr>
        <w:t>talk normally</w:t>
      </w:r>
      <w:r w:rsidR="00EA732D" w:rsidRPr="005D2511">
        <w:rPr>
          <w:lang w:val="en-GB"/>
        </w:rPr>
        <w:t>.</w:t>
      </w:r>
    </w:p>
    <w:p w14:paraId="3C683160" w14:textId="284AC0BC" w:rsidR="00207DA1" w:rsidRPr="005D2511" w:rsidRDefault="00D75D06" w:rsidP="007D31D8">
      <w:pPr>
        <w:spacing w:line="360" w:lineRule="auto"/>
        <w:ind w:firstLine="480"/>
        <w:rPr>
          <w:lang w:val="en-GB" w:eastAsia="en-US"/>
        </w:rPr>
      </w:pPr>
      <w:r w:rsidRPr="005D2511">
        <w:rPr>
          <w:lang w:val="en-GB"/>
        </w:rPr>
        <w:t xml:space="preserve">We estimated 93 children in each group would have 80% power to detect an increase </w:t>
      </w:r>
      <w:r w:rsidR="00676074" w:rsidRPr="005D2511">
        <w:rPr>
          <w:lang w:val="en-GB"/>
        </w:rPr>
        <w:t xml:space="preserve">in the proportion of recovered children four hours after discharge </w:t>
      </w:r>
      <w:r w:rsidRPr="005D2511">
        <w:rPr>
          <w:lang w:val="en-GB"/>
        </w:rPr>
        <w:t xml:space="preserve">from 46% to 66% </w:t>
      </w:r>
      <w:r w:rsidR="00676074" w:rsidRPr="005D2511">
        <w:rPr>
          <w:lang w:val="en-GB"/>
        </w:rPr>
        <w:t>at p &lt; 0.05</w:t>
      </w:r>
      <w:r w:rsidR="00C55E9B" w:rsidRPr="005D2511">
        <w:rPr>
          <w:lang w:val="en-GB"/>
        </w:rPr>
        <w:t xml:space="preserve"> </w:t>
      </w:r>
      <w:r w:rsidR="00FB3A89" w:rsidRPr="005D2511">
        <w:rPr>
          <w:lang w:val="en-GB"/>
        </w:rPr>
        <w:fldChar w:fldCharType="begin"/>
      </w:r>
      <w:r w:rsidR="00A15A72" w:rsidRPr="005D2511">
        <w:rPr>
          <w:lang w:val="en-GB"/>
        </w:rPr>
        <w:instrText xml:space="preserve"> ADDIN EN.CITE &lt;EndNote&gt;&lt;Cite&gt;&lt;Author&gt;Kao&lt;/Author&gt;&lt;Year&gt;1999&lt;/Year&gt;&lt;RecNum&gt;1237&lt;/RecNum&gt;&lt;DisplayText&gt;[1]&lt;/DisplayText&gt;&lt;record&gt;&lt;rec-number&gt;1237&lt;/rec-number&gt;&lt;foreign-keys&gt;&lt;key app="EN" db-id="vaffe20epd5reueea0cvzt2wfeet0vpxas5x" timestamp="1389452831"&gt;1237&lt;/key&gt;&lt;/foreign-keys&gt;&lt;ref-type name="Journal Article"&gt;17&lt;/ref-type&gt;&lt;contributors&gt;&lt;authors&gt;&lt;author&gt;Kao, S. C.&lt;/author&gt;&lt;author&gt;Adamson, S. D.&lt;/author&gt;&lt;author&gt;Tatman, L. H.&lt;/author&gt;&lt;author&gt;Berbaum, K. S.&lt;/author&gt;&lt;/authors&gt;&lt;/contributors&gt;&lt;auth-address&gt;Department of Radiology, 3894 JPP, The University of Iowa College of Medicine, 200 Hawkins Drive, Iowa City, IA 52242, USA.&lt;/auth-address&gt;&lt;titles&gt;&lt;title&gt;A survey of post-discharge side effects of conscious sedation using chloral hydrate in pediatric CT and MR imaging&lt;/title&gt;&lt;secondary-title&gt;Pediatr Radiol&lt;/secondary-title&gt;&lt;alt-title&gt;Pediatric radiology&lt;/alt-title&gt;&lt;/titles&gt;&lt;periodical&gt;&lt;full-title&gt;Pediatr Radiol&lt;/full-title&gt;&lt;/periodical&gt;&lt;pages&gt;287-90&lt;/pages&gt;&lt;volume&gt;29&lt;/volume&gt;&lt;number&gt;4&lt;/number&gt;&lt;edition&gt;1999/04/13&lt;/edition&gt;&lt;keywords&gt;&lt;keyword&gt;Child&lt;/keyword&gt;&lt;keyword&gt;Child, Preschool&lt;/keyword&gt;&lt;keyword&gt;Chloral Hydrate/*adverse effects&lt;/keyword&gt;&lt;keyword&gt;Conscious Sedation/*adverse effects&lt;/keyword&gt;&lt;keyword&gt;Female&lt;/keyword&gt;&lt;keyword&gt;Humans&lt;/keyword&gt;&lt;keyword&gt;Hypnotics and Sedatives/*adverse effects&lt;/keyword&gt;&lt;keyword&gt;Infant&lt;/keyword&gt;&lt;keyword&gt;*Magnetic Resonance Imaging&lt;/keyword&gt;&lt;keyword&gt;Male&lt;/keyword&gt;&lt;keyword&gt;Patient Discharge&lt;/keyword&gt;&lt;keyword&gt;Prospective Studies&lt;/keyword&gt;&lt;keyword&gt;*Tomography, X-Ray Computed&lt;/keyword&gt;&lt;/keywords&gt;&lt;dates&gt;&lt;year&gt;1999&lt;/year&gt;&lt;pub-dates&gt;&lt;date&gt;Apr&lt;/date&gt;&lt;/pub-dates&gt;&lt;/dates&gt;&lt;isbn&gt;0301-0449 (Print)&amp;#xD;0301-0449 (Linking)&lt;/isbn&gt;&lt;accession-num&gt;10199909&lt;/accession-num&gt;&lt;urls&gt;&lt;related-urls&gt;&lt;url&gt;http://www.ncbi.nlm.nih.gov/pubmed/10199909&lt;/url&gt;&lt;/related-urls&gt;&lt;/urls&gt;&lt;/record&gt;&lt;/Cite&gt;&lt;/EndNote&gt;</w:instrText>
      </w:r>
      <w:r w:rsidR="00FB3A89" w:rsidRPr="005D2511">
        <w:rPr>
          <w:lang w:val="en-GB"/>
        </w:rPr>
        <w:fldChar w:fldCharType="separate"/>
      </w:r>
      <w:r w:rsidR="00FB3A89" w:rsidRPr="005D2511">
        <w:rPr>
          <w:noProof/>
          <w:lang w:val="en-GB"/>
        </w:rPr>
        <w:t>[</w:t>
      </w:r>
      <w:hyperlink w:anchor="_ENREF_1" w:tooltip="Kao, 1999 #1237" w:history="1">
        <w:r w:rsidR="00A15A72" w:rsidRPr="005D2511">
          <w:rPr>
            <w:noProof/>
            <w:lang w:val="en-GB"/>
          </w:rPr>
          <w:t>1</w:t>
        </w:r>
      </w:hyperlink>
      <w:r w:rsidR="00FB3A89" w:rsidRPr="005D2511">
        <w:rPr>
          <w:noProof/>
          <w:lang w:val="en-GB"/>
        </w:rPr>
        <w:t>]</w:t>
      </w:r>
      <w:r w:rsidR="00FB3A89" w:rsidRPr="005D2511">
        <w:rPr>
          <w:lang w:val="en-GB"/>
        </w:rPr>
        <w:fldChar w:fldCharType="end"/>
      </w:r>
      <w:r w:rsidR="00676074" w:rsidRPr="005D2511">
        <w:rPr>
          <w:lang w:val="en-GB"/>
        </w:rPr>
        <w:t>.</w:t>
      </w:r>
      <w:r w:rsidR="00207DA1" w:rsidRPr="005D2511">
        <w:rPr>
          <w:lang w:val="en-GB"/>
        </w:rPr>
        <w:t xml:space="preserve"> </w:t>
      </w:r>
      <w:r w:rsidR="00676074" w:rsidRPr="005D2511">
        <w:rPr>
          <w:lang w:val="en-GB"/>
        </w:rPr>
        <w:t>We tested proportions with the</w:t>
      </w:r>
      <w:r w:rsidR="00D2055E" w:rsidRPr="005D2511">
        <w:rPr>
          <w:lang w:val="en-GB"/>
        </w:rPr>
        <w:t xml:space="preserve"> </w:t>
      </w:r>
      <w:r w:rsidR="00B7129A" w:rsidRPr="005D2511">
        <w:rPr>
          <w:lang w:val="en-GB"/>
        </w:rPr>
        <w:t>Fisher exact</w:t>
      </w:r>
      <w:r w:rsidR="00D2055E" w:rsidRPr="005D2511">
        <w:rPr>
          <w:lang w:val="en-GB"/>
        </w:rPr>
        <w:t xml:space="preserve"> test</w:t>
      </w:r>
      <w:r w:rsidR="00676074" w:rsidRPr="005D2511">
        <w:rPr>
          <w:lang w:val="en-GB"/>
        </w:rPr>
        <w:t xml:space="preserve"> and cumulative recovery rates </w:t>
      </w:r>
      <w:r w:rsidR="002D38FC" w:rsidRPr="005D2511">
        <w:rPr>
          <w:lang w:val="en-GB"/>
        </w:rPr>
        <w:t xml:space="preserve">with </w:t>
      </w:r>
      <w:r w:rsidR="008E65BA" w:rsidRPr="005D2511">
        <w:rPr>
          <w:lang w:val="en-GB"/>
        </w:rPr>
        <w:t xml:space="preserve">the </w:t>
      </w:r>
      <w:r w:rsidR="00C87EBA" w:rsidRPr="005D2511">
        <w:rPr>
          <w:lang w:val="en-GB"/>
        </w:rPr>
        <w:t>Tarone-Ware</w:t>
      </w:r>
      <w:r w:rsidR="00F2566F" w:rsidRPr="005D2511">
        <w:rPr>
          <w:lang w:val="en-GB"/>
        </w:rPr>
        <w:t xml:space="preserve"> </w:t>
      </w:r>
      <w:r w:rsidR="002D38FC" w:rsidRPr="005D2511">
        <w:rPr>
          <w:lang w:val="en-GB"/>
        </w:rPr>
        <w:t>test</w:t>
      </w:r>
      <w:r w:rsidR="00A06EA5" w:rsidRPr="005D2511">
        <w:rPr>
          <w:lang w:val="en-GB"/>
        </w:rPr>
        <w:t xml:space="preserve"> for equality of time-to-event distributions</w:t>
      </w:r>
      <w:r w:rsidR="00207DA1" w:rsidRPr="005D2511">
        <w:rPr>
          <w:lang w:val="en-GB"/>
        </w:rPr>
        <w:t xml:space="preserve">. </w:t>
      </w:r>
      <w:r w:rsidR="00535CEC" w:rsidRPr="005D2511">
        <w:rPr>
          <w:lang w:val="en-GB"/>
        </w:rPr>
        <w:t xml:space="preserve">The </w:t>
      </w:r>
      <w:r w:rsidR="00581DEE" w:rsidRPr="005D2511">
        <w:rPr>
          <w:lang w:val="en-GB"/>
        </w:rPr>
        <w:t>relationship b</w:t>
      </w:r>
      <w:r w:rsidR="00F278D9" w:rsidRPr="005D2511">
        <w:rPr>
          <w:lang w:val="en-GB"/>
        </w:rPr>
        <w:t xml:space="preserve">etween drug </w:t>
      </w:r>
      <w:r w:rsidR="000963E3" w:rsidRPr="005D2511">
        <w:rPr>
          <w:lang w:val="en-GB"/>
        </w:rPr>
        <w:t xml:space="preserve">and </w:t>
      </w:r>
      <w:r w:rsidR="00E81CAB" w:rsidRPr="005D2511">
        <w:rPr>
          <w:lang w:val="en-GB"/>
        </w:rPr>
        <w:t>successful sedation</w:t>
      </w:r>
      <w:r w:rsidR="000963E3" w:rsidRPr="005D2511">
        <w:rPr>
          <w:lang w:val="en-GB"/>
        </w:rPr>
        <w:t xml:space="preserve"> </w:t>
      </w:r>
      <w:r w:rsidR="00E719ED" w:rsidRPr="005D2511">
        <w:rPr>
          <w:lang w:val="en-GB"/>
        </w:rPr>
        <w:t xml:space="preserve">was assessed by binomial logistic regression. </w:t>
      </w:r>
      <w:r w:rsidR="00A3405C" w:rsidRPr="005D2511">
        <w:rPr>
          <w:lang w:val="en-GB"/>
        </w:rPr>
        <w:t>We used</w:t>
      </w:r>
      <w:r w:rsidR="002850DB" w:rsidRPr="005D2511">
        <w:rPr>
          <w:lang w:val="en-GB" w:eastAsia="en-US"/>
        </w:rPr>
        <w:t xml:space="preserve"> </w:t>
      </w:r>
      <w:r w:rsidR="00DE601C" w:rsidRPr="005D2511">
        <w:rPr>
          <w:lang w:val="en-GB" w:eastAsia="en-US"/>
        </w:rPr>
        <w:t>SPSS for Windows version 20</w:t>
      </w:r>
      <w:r w:rsidR="007744B2" w:rsidRPr="005D2511">
        <w:rPr>
          <w:lang w:val="en-GB" w:eastAsia="en-US"/>
        </w:rPr>
        <w:t>.0 (SPSS Inc., Chicago, IL, USA)</w:t>
      </w:r>
      <w:r w:rsidR="00A3405C" w:rsidRPr="005D2511">
        <w:rPr>
          <w:lang w:val="en-GB" w:eastAsia="en-US"/>
        </w:rPr>
        <w:t xml:space="preserve"> for analyses</w:t>
      </w:r>
      <w:r w:rsidR="007744B2" w:rsidRPr="005D2511">
        <w:rPr>
          <w:lang w:val="en-GB" w:eastAsia="en-US"/>
        </w:rPr>
        <w:t xml:space="preserve">. </w:t>
      </w:r>
      <w:r w:rsidR="00A3405C" w:rsidRPr="005D2511">
        <w:rPr>
          <w:lang w:val="en-GB" w:eastAsia="en-US"/>
        </w:rPr>
        <w:t xml:space="preserve">We considered p </w:t>
      </w:r>
      <w:r w:rsidR="007744B2" w:rsidRPr="005D2511">
        <w:rPr>
          <w:lang w:val="en-GB" w:eastAsia="en-US"/>
        </w:rPr>
        <w:t xml:space="preserve">&lt; 0.05 </w:t>
      </w:r>
      <w:r w:rsidR="00A3405C" w:rsidRPr="005D2511">
        <w:rPr>
          <w:lang w:val="en-GB" w:eastAsia="en-US"/>
        </w:rPr>
        <w:t>significant</w:t>
      </w:r>
      <w:r w:rsidR="007744B2" w:rsidRPr="005D2511">
        <w:rPr>
          <w:lang w:val="en-GB" w:eastAsia="en-US"/>
        </w:rPr>
        <w:t>.</w:t>
      </w:r>
    </w:p>
    <w:p w14:paraId="043AF93C" w14:textId="77777777" w:rsidR="00B56EF0" w:rsidRPr="005D2511" w:rsidRDefault="00B56EF0" w:rsidP="007D31D8">
      <w:pPr>
        <w:spacing w:line="360" w:lineRule="auto"/>
        <w:rPr>
          <w:lang w:val="en-GB"/>
        </w:rPr>
      </w:pPr>
    </w:p>
    <w:p w14:paraId="65781F9A" w14:textId="77777777" w:rsidR="00B159FB" w:rsidRPr="005D2511" w:rsidRDefault="00B159FB" w:rsidP="007D31D8">
      <w:pPr>
        <w:spacing w:line="360" w:lineRule="auto"/>
        <w:rPr>
          <w:b/>
          <w:lang w:val="en-GB"/>
        </w:rPr>
      </w:pPr>
      <w:r w:rsidRPr="005D2511">
        <w:rPr>
          <w:b/>
          <w:lang w:val="en-GB"/>
        </w:rPr>
        <w:br w:type="page"/>
      </w:r>
    </w:p>
    <w:p w14:paraId="4C61489C" w14:textId="77777777" w:rsidR="00765194" w:rsidRPr="005D2511" w:rsidRDefault="000963E3" w:rsidP="007D31D8">
      <w:pPr>
        <w:spacing w:line="360" w:lineRule="auto"/>
        <w:outlineLvl w:val="0"/>
        <w:rPr>
          <w:b/>
          <w:lang w:val="en-GB"/>
        </w:rPr>
      </w:pPr>
      <w:r w:rsidRPr="005D2511">
        <w:rPr>
          <w:b/>
          <w:lang w:val="en-GB"/>
        </w:rPr>
        <w:t>Results</w:t>
      </w:r>
    </w:p>
    <w:p w14:paraId="3BE2BE27" w14:textId="61E1226E" w:rsidR="00434FB1" w:rsidRPr="005D2511" w:rsidRDefault="00434FB1" w:rsidP="007D31D8">
      <w:pPr>
        <w:spacing w:line="360" w:lineRule="auto"/>
        <w:rPr>
          <w:lang w:val="en-GB"/>
        </w:rPr>
      </w:pPr>
      <w:r w:rsidRPr="005D2511">
        <w:rPr>
          <w:lang w:val="en-GB"/>
        </w:rPr>
        <w:t>We recruited 211</w:t>
      </w:r>
      <w:r w:rsidR="007744B2" w:rsidRPr="005D2511">
        <w:rPr>
          <w:lang w:val="en-GB"/>
        </w:rPr>
        <w:t xml:space="preserve"> children</w:t>
      </w:r>
      <w:r w:rsidRPr="005D2511">
        <w:rPr>
          <w:lang w:val="en-GB"/>
        </w:rPr>
        <w:t>, of whom 196 participated in the study</w:t>
      </w:r>
      <w:r w:rsidR="007744B2" w:rsidRPr="005D2511">
        <w:rPr>
          <w:lang w:val="en-GB"/>
        </w:rPr>
        <w:t xml:space="preserve"> </w:t>
      </w:r>
      <w:r w:rsidRPr="005D2511">
        <w:rPr>
          <w:lang w:val="en-GB"/>
        </w:rPr>
        <w:t>(Fig. 1). The me</w:t>
      </w:r>
      <w:r w:rsidR="00355BA6" w:rsidRPr="005D2511">
        <w:rPr>
          <w:lang w:val="en-GB"/>
        </w:rPr>
        <w:t>dian</w:t>
      </w:r>
      <w:r w:rsidRPr="005D2511">
        <w:rPr>
          <w:lang w:val="en-GB"/>
        </w:rPr>
        <w:t xml:space="preserve"> (</w:t>
      </w:r>
      <w:r w:rsidR="00355BA6" w:rsidRPr="005D2511">
        <w:rPr>
          <w:lang w:val="en-GB"/>
        </w:rPr>
        <w:t>IQR [range]</w:t>
      </w:r>
      <w:r w:rsidRPr="005D2511">
        <w:rPr>
          <w:lang w:val="en-GB"/>
        </w:rPr>
        <w:t>) age and weight of the 10</w:t>
      </w:r>
      <w:r w:rsidR="006476EB" w:rsidRPr="005D2511">
        <w:rPr>
          <w:lang w:val="en-GB"/>
        </w:rPr>
        <w:t>8</w:t>
      </w:r>
      <w:r w:rsidRPr="005D2511">
        <w:rPr>
          <w:lang w:val="en-GB"/>
        </w:rPr>
        <w:t xml:space="preserve"> children (67 boys, 63%) allocated to oral chloral hydrate were </w:t>
      </w:r>
      <w:r w:rsidR="00355BA6" w:rsidRPr="005D2511">
        <w:rPr>
          <w:lang w:val="en-GB"/>
        </w:rPr>
        <w:t xml:space="preserve">24 (14-36 [8-70]) </w:t>
      </w:r>
      <w:r w:rsidRPr="005D2511">
        <w:rPr>
          <w:lang w:val="en-GB"/>
        </w:rPr>
        <w:t>months and 1</w:t>
      </w:r>
      <w:r w:rsidR="00355BA6" w:rsidRPr="005D2511">
        <w:rPr>
          <w:lang w:val="en-GB"/>
        </w:rPr>
        <w:t>1.6</w:t>
      </w:r>
      <w:r w:rsidRPr="005D2511">
        <w:rPr>
          <w:lang w:val="en-GB"/>
        </w:rPr>
        <w:t xml:space="preserve"> (</w:t>
      </w:r>
      <w:r w:rsidR="00355BA6" w:rsidRPr="005D2511">
        <w:rPr>
          <w:lang w:val="en-GB"/>
        </w:rPr>
        <w:t>10-13.7 [7.5-20]</w:t>
      </w:r>
      <w:r w:rsidRPr="005D2511">
        <w:rPr>
          <w:lang w:val="en-GB"/>
        </w:rPr>
        <w:t>) kg, whilst the respective values for the 8</w:t>
      </w:r>
      <w:r w:rsidR="006476EB" w:rsidRPr="005D2511">
        <w:rPr>
          <w:lang w:val="en-GB"/>
        </w:rPr>
        <w:t>8</w:t>
      </w:r>
      <w:r w:rsidRPr="005D2511">
        <w:rPr>
          <w:lang w:val="en-GB"/>
        </w:rPr>
        <w:t xml:space="preserve"> children (63 boys, 72%) allocated intranasal dexmedetomidine were 32.</w:t>
      </w:r>
      <w:r w:rsidR="00355BA6" w:rsidRPr="005D2511">
        <w:rPr>
          <w:lang w:val="en-GB"/>
        </w:rPr>
        <w:t>5</w:t>
      </w:r>
      <w:r w:rsidRPr="005D2511">
        <w:rPr>
          <w:lang w:val="en-GB"/>
        </w:rPr>
        <w:t xml:space="preserve"> (1</w:t>
      </w:r>
      <w:r w:rsidR="00355BA6" w:rsidRPr="005D2511">
        <w:rPr>
          <w:lang w:val="en-GB"/>
        </w:rPr>
        <w:t>9.8-39 [2-79]</w:t>
      </w:r>
      <w:r w:rsidRPr="005D2511">
        <w:rPr>
          <w:lang w:val="en-GB"/>
        </w:rPr>
        <w:t xml:space="preserve">) months and </w:t>
      </w:r>
      <w:r w:rsidR="00100A3C" w:rsidRPr="005D2511">
        <w:rPr>
          <w:lang w:val="en-GB"/>
        </w:rPr>
        <w:t>12.</w:t>
      </w:r>
      <w:r w:rsidR="00355BA6" w:rsidRPr="005D2511">
        <w:rPr>
          <w:lang w:val="en-GB"/>
        </w:rPr>
        <w:t>0</w:t>
      </w:r>
      <w:r w:rsidR="00100A3C" w:rsidRPr="005D2511">
        <w:rPr>
          <w:lang w:val="en-GB"/>
        </w:rPr>
        <w:t xml:space="preserve"> (</w:t>
      </w:r>
      <w:r w:rsidR="00355BA6" w:rsidRPr="005D2511">
        <w:rPr>
          <w:lang w:val="en-GB"/>
        </w:rPr>
        <w:t>10.4-15 [5-22]</w:t>
      </w:r>
      <w:r w:rsidR="00100A3C" w:rsidRPr="005D2511">
        <w:rPr>
          <w:lang w:val="en-GB"/>
        </w:rPr>
        <w:t>) kg</w:t>
      </w:r>
      <w:r w:rsidR="0096390B" w:rsidRPr="005D2511">
        <w:rPr>
          <w:lang w:val="en-GB"/>
        </w:rPr>
        <w:t xml:space="preserve">. </w:t>
      </w:r>
    </w:p>
    <w:p w14:paraId="5D96C8EB" w14:textId="1B05D2FF" w:rsidR="000963E3" w:rsidRPr="005D2511" w:rsidRDefault="00100A3C" w:rsidP="007D31D8">
      <w:pPr>
        <w:spacing w:line="360" w:lineRule="auto"/>
        <w:rPr>
          <w:lang w:val="en-GB"/>
        </w:rPr>
      </w:pPr>
      <w:r w:rsidRPr="005D2511">
        <w:rPr>
          <w:lang w:val="en-GB"/>
        </w:rPr>
        <w:tab/>
      </w:r>
      <w:r w:rsidR="00C06C21" w:rsidRPr="005D2511">
        <w:rPr>
          <w:lang w:val="en-GB"/>
        </w:rPr>
        <w:t xml:space="preserve">The mean (SD) time to sedation after chloral hydrate was 22.4 (7.8) min and 19.6 (6.6) min after dexmedetomidine, a difference (95% CI) of 2.8 (0.7-4.9) min, p = 0.03. </w:t>
      </w:r>
      <w:r w:rsidRPr="005D2511">
        <w:rPr>
          <w:lang w:val="en-GB"/>
        </w:rPr>
        <w:t xml:space="preserve">The </w:t>
      </w:r>
      <w:r w:rsidR="00355BA6" w:rsidRPr="005D2511">
        <w:rPr>
          <w:lang w:val="en-GB"/>
        </w:rPr>
        <w:t xml:space="preserve">median </w:t>
      </w:r>
      <w:r w:rsidRPr="005D2511">
        <w:rPr>
          <w:lang w:val="en-GB"/>
        </w:rPr>
        <w:t>(</w:t>
      </w:r>
      <w:r w:rsidR="00355BA6" w:rsidRPr="005D2511">
        <w:rPr>
          <w:lang w:val="en-GB"/>
        </w:rPr>
        <w:t>IQR [range]</w:t>
      </w:r>
      <w:r w:rsidRPr="005D2511">
        <w:rPr>
          <w:lang w:val="en-GB"/>
        </w:rPr>
        <w:t xml:space="preserve">) time to recovery of normal activities </w:t>
      </w:r>
      <w:r w:rsidR="00355BA6" w:rsidRPr="005D2511">
        <w:rPr>
          <w:lang w:val="en-GB"/>
        </w:rPr>
        <w:t>a</w:t>
      </w:r>
      <w:r w:rsidR="00AC4FD8" w:rsidRPr="005D2511">
        <w:rPr>
          <w:lang w:val="en-GB"/>
        </w:rPr>
        <w:t>fter drug</w:t>
      </w:r>
      <w:r w:rsidR="00355BA6" w:rsidRPr="005D2511">
        <w:rPr>
          <w:lang w:val="en-GB"/>
        </w:rPr>
        <w:t xml:space="preserve"> administration </w:t>
      </w:r>
      <w:r w:rsidRPr="005D2511">
        <w:rPr>
          <w:lang w:val="en-GB"/>
        </w:rPr>
        <w:t xml:space="preserve">was </w:t>
      </w:r>
      <w:r w:rsidR="00355BA6" w:rsidRPr="005D2511">
        <w:rPr>
          <w:lang w:val="en-GB"/>
        </w:rPr>
        <w:t>5.0</w:t>
      </w:r>
      <w:r w:rsidRPr="005D2511">
        <w:rPr>
          <w:lang w:val="en-GB"/>
        </w:rPr>
        <w:t xml:space="preserve"> </w:t>
      </w:r>
      <w:r w:rsidR="007A55B6" w:rsidRPr="005D2511">
        <w:rPr>
          <w:lang w:val="en-GB"/>
        </w:rPr>
        <w:t>(</w:t>
      </w:r>
      <w:r w:rsidR="00355BA6" w:rsidRPr="005D2511">
        <w:rPr>
          <w:lang w:val="en-GB"/>
        </w:rPr>
        <w:t>2.2-8.8 [0-32]</w:t>
      </w:r>
      <w:r w:rsidR="007A55B6" w:rsidRPr="005D2511">
        <w:rPr>
          <w:lang w:val="en-GB"/>
        </w:rPr>
        <w:t xml:space="preserve">) </w:t>
      </w:r>
      <w:r w:rsidRPr="005D2511">
        <w:rPr>
          <w:lang w:val="en-GB"/>
        </w:rPr>
        <w:t xml:space="preserve">h after chloral hydrate and </w:t>
      </w:r>
      <w:r w:rsidR="00355BA6" w:rsidRPr="005D2511">
        <w:rPr>
          <w:lang w:val="en-GB"/>
        </w:rPr>
        <w:t>4.3</w:t>
      </w:r>
      <w:r w:rsidRPr="005D2511">
        <w:rPr>
          <w:lang w:val="en-GB"/>
        </w:rPr>
        <w:t xml:space="preserve"> </w:t>
      </w:r>
      <w:r w:rsidR="007A55B6" w:rsidRPr="005D2511">
        <w:rPr>
          <w:lang w:val="en-GB"/>
        </w:rPr>
        <w:t>(</w:t>
      </w:r>
      <w:r w:rsidR="00355BA6" w:rsidRPr="005D2511">
        <w:rPr>
          <w:lang w:val="en-GB"/>
        </w:rPr>
        <w:t>3.3-6.7 [0.8-26]</w:t>
      </w:r>
      <w:r w:rsidR="007A55B6" w:rsidRPr="005D2511">
        <w:rPr>
          <w:lang w:val="en-GB"/>
        </w:rPr>
        <w:t xml:space="preserve">) </w:t>
      </w:r>
      <w:r w:rsidRPr="005D2511">
        <w:rPr>
          <w:lang w:val="en-GB"/>
        </w:rPr>
        <w:t>h after dexmedetomidine,</w:t>
      </w:r>
      <w:r w:rsidR="00A06EA5" w:rsidRPr="005D2511">
        <w:rPr>
          <w:lang w:val="en-GB"/>
        </w:rPr>
        <w:t xml:space="preserve"> (Tarone-Ware test for equality of time-to-event distributions, p = 0.357)</w:t>
      </w:r>
      <w:r w:rsidRPr="005D2511">
        <w:rPr>
          <w:lang w:val="en-GB"/>
        </w:rPr>
        <w:t xml:space="preserve"> (Fig. 2), with 38/</w:t>
      </w:r>
      <w:r w:rsidR="006476EB" w:rsidRPr="005D2511">
        <w:rPr>
          <w:lang w:val="en-GB"/>
        </w:rPr>
        <w:t>107</w:t>
      </w:r>
      <w:r w:rsidRPr="005D2511">
        <w:rPr>
          <w:lang w:val="en-GB"/>
        </w:rPr>
        <w:t xml:space="preserve"> and 32/</w:t>
      </w:r>
      <w:r w:rsidR="006476EB" w:rsidRPr="005D2511">
        <w:rPr>
          <w:lang w:val="en-GB"/>
        </w:rPr>
        <w:t>87</w:t>
      </w:r>
      <w:r w:rsidRPr="005D2511">
        <w:rPr>
          <w:lang w:val="en-GB"/>
        </w:rPr>
        <w:t xml:space="preserve"> recovered at four hours, respectively, p = 0.76.</w:t>
      </w:r>
      <w:r w:rsidR="00C57580" w:rsidRPr="005D2511">
        <w:rPr>
          <w:lang w:val="en-GB"/>
        </w:rPr>
        <w:t xml:space="preserve"> Chloral hydrate syrup upset more children and caused more vomiting than placebo syrup</w:t>
      </w:r>
      <w:r w:rsidR="00C707E2" w:rsidRPr="005D2511">
        <w:rPr>
          <w:lang w:val="en-GB"/>
        </w:rPr>
        <w:t>, whilst intranasal dexmedetomidine caused more bradycardia</w:t>
      </w:r>
      <w:r w:rsidR="00C57580" w:rsidRPr="005D2511">
        <w:rPr>
          <w:lang w:val="en-GB"/>
        </w:rPr>
        <w:t xml:space="preserve"> (Table 1). </w:t>
      </w:r>
      <w:r w:rsidR="00C06C21" w:rsidRPr="005D2511">
        <w:rPr>
          <w:lang w:val="en-GB"/>
        </w:rPr>
        <w:t>No child received treatment for</w:t>
      </w:r>
      <w:r w:rsidR="00DD35DC" w:rsidRPr="005D2511">
        <w:rPr>
          <w:lang w:val="en-GB"/>
        </w:rPr>
        <w:t xml:space="preserve"> hypotension </w:t>
      </w:r>
      <w:r w:rsidR="00C06C21" w:rsidRPr="005D2511">
        <w:rPr>
          <w:lang w:val="en-GB"/>
        </w:rPr>
        <w:t xml:space="preserve">or </w:t>
      </w:r>
      <w:r w:rsidR="00DD35DC" w:rsidRPr="005D2511">
        <w:rPr>
          <w:lang w:val="en-GB"/>
        </w:rPr>
        <w:t>bradycardia</w:t>
      </w:r>
      <w:r w:rsidR="00F82A68" w:rsidRPr="005D2511">
        <w:rPr>
          <w:lang w:val="en-GB"/>
        </w:rPr>
        <w:t>.</w:t>
      </w:r>
      <w:r w:rsidR="00B7129A" w:rsidRPr="005D2511">
        <w:rPr>
          <w:lang w:val="en-GB"/>
        </w:rPr>
        <w:t xml:space="preserve"> After discharge 6/97 (6%) children were unsteady and 0/76 after dexmedetomidine, p = 0.03, whilst three and two children, respectively, were restless, p = 0.88</w:t>
      </w:r>
      <w:r w:rsidR="007110F3" w:rsidRPr="005D2511">
        <w:rPr>
          <w:lang w:val="en-GB"/>
        </w:rPr>
        <w:t>, and five children and four children, respectively, were agitated, p = 0.98.</w:t>
      </w:r>
    </w:p>
    <w:p w14:paraId="13CED76A" w14:textId="77777777" w:rsidR="00973F31" w:rsidRPr="005D2511" w:rsidRDefault="00973F31" w:rsidP="007D31D8">
      <w:pPr>
        <w:spacing w:line="360" w:lineRule="auto"/>
        <w:rPr>
          <w:lang w:val="en-GB"/>
        </w:rPr>
      </w:pPr>
    </w:p>
    <w:p w14:paraId="012AACDE" w14:textId="77777777" w:rsidR="002816C4" w:rsidRPr="005D2511" w:rsidRDefault="002816C4" w:rsidP="007D31D8">
      <w:pPr>
        <w:spacing w:line="360" w:lineRule="auto"/>
        <w:rPr>
          <w:b/>
          <w:lang w:val="en-GB"/>
        </w:rPr>
      </w:pPr>
      <w:r w:rsidRPr="005D2511">
        <w:rPr>
          <w:b/>
          <w:lang w:val="en-GB"/>
        </w:rPr>
        <w:br w:type="page"/>
      </w:r>
    </w:p>
    <w:p w14:paraId="5D366C55" w14:textId="77777777" w:rsidR="00973F31" w:rsidRPr="005D2511" w:rsidRDefault="00973F31" w:rsidP="007D31D8">
      <w:pPr>
        <w:spacing w:line="360" w:lineRule="auto"/>
        <w:outlineLvl w:val="0"/>
        <w:rPr>
          <w:b/>
          <w:lang w:val="en-GB"/>
        </w:rPr>
      </w:pPr>
      <w:r w:rsidRPr="005D2511">
        <w:rPr>
          <w:b/>
          <w:lang w:val="en-GB"/>
        </w:rPr>
        <w:t>Discussion</w:t>
      </w:r>
    </w:p>
    <w:p w14:paraId="0BE6CEC0" w14:textId="7E9D4A5F" w:rsidR="009A4B56" w:rsidRPr="005D2511" w:rsidRDefault="009E6384" w:rsidP="007D31D8">
      <w:pPr>
        <w:spacing w:line="360" w:lineRule="auto"/>
        <w:rPr>
          <w:lang w:val="en-GB"/>
        </w:rPr>
      </w:pPr>
      <w:r w:rsidRPr="005D2511">
        <w:rPr>
          <w:lang w:val="en-GB"/>
        </w:rPr>
        <w:t>This is t</w:t>
      </w:r>
      <w:r w:rsidR="008C5097" w:rsidRPr="005D2511">
        <w:rPr>
          <w:lang w:val="en-GB"/>
        </w:rPr>
        <w:t xml:space="preserve">he first study to compare the </w:t>
      </w:r>
      <w:r w:rsidR="00DD35DC" w:rsidRPr="005D2511">
        <w:rPr>
          <w:lang w:val="en-GB"/>
        </w:rPr>
        <w:t xml:space="preserve">effectiveness and </w:t>
      </w:r>
      <w:r w:rsidR="008C5097" w:rsidRPr="005D2511">
        <w:rPr>
          <w:lang w:val="en-GB"/>
        </w:rPr>
        <w:t>post sedation recovery profile in children who received oral chloral hydrate and intranasal dexmedetomidine as primary sedative</w:t>
      </w:r>
      <w:r w:rsidR="009A4540" w:rsidRPr="005D2511">
        <w:rPr>
          <w:lang w:val="en-GB"/>
        </w:rPr>
        <w:t>s</w:t>
      </w:r>
      <w:r w:rsidR="008C5097" w:rsidRPr="005D2511">
        <w:rPr>
          <w:lang w:val="en-GB"/>
        </w:rPr>
        <w:t xml:space="preserve"> for </w:t>
      </w:r>
      <w:r w:rsidR="00F17FD6" w:rsidRPr="005D2511">
        <w:rPr>
          <w:lang w:val="en-GB"/>
        </w:rPr>
        <w:t>computed tomography imaging</w:t>
      </w:r>
      <w:r w:rsidR="008C5097" w:rsidRPr="005D2511">
        <w:rPr>
          <w:lang w:val="en-GB"/>
        </w:rPr>
        <w:t xml:space="preserve"> studies. </w:t>
      </w:r>
      <w:r w:rsidR="00F278D9" w:rsidRPr="005D2511">
        <w:rPr>
          <w:lang w:val="en-GB"/>
        </w:rPr>
        <w:t xml:space="preserve">Although dexmedetomidine </w:t>
      </w:r>
      <w:r w:rsidR="00F17FD6" w:rsidRPr="005D2511">
        <w:rPr>
          <w:lang w:val="en-GB"/>
        </w:rPr>
        <w:t>has a</w:t>
      </w:r>
      <w:r w:rsidR="00F278D9" w:rsidRPr="005D2511">
        <w:rPr>
          <w:lang w:val="en-GB"/>
        </w:rPr>
        <w:t xml:space="preserve"> much shorter half-life, </w:t>
      </w:r>
      <w:r w:rsidR="00F17FD6" w:rsidRPr="005D2511">
        <w:rPr>
          <w:lang w:val="en-GB"/>
        </w:rPr>
        <w:t xml:space="preserve">overall than chloral hydrate, </w:t>
      </w:r>
      <w:r w:rsidR="009136D3" w:rsidRPr="005D2511">
        <w:rPr>
          <w:lang w:val="en-GB"/>
        </w:rPr>
        <w:t xml:space="preserve">the time to </w:t>
      </w:r>
      <w:r w:rsidR="00F17FD6" w:rsidRPr="005D2511">
        <w:rPr>
          <w:lang w:val="en-GB"/>
        </w:rPr>
        <w:t xml:space="preserve">resumption of </w:t>
      </w:r>
      <w:r w:rsidR="009136D3" w:rsidRPr="005D2511">
        <w:rPr>
          <w:lang w:val="en-GB"/>
        </w:rPr>
        <w:t xml:space="preserve">normal activities </w:t>
      </w:r>
      <w:r w:rsidR="009A4540" w:rsidRPr="005D2511">
        <w:rPr>
          <w:lang w:val="en-GB"/>
        </w:rPr>
        <w:t xml:space="preserve">was </w:t>
      </w:r>
      <w:r w:rsidR="009136D3" w:rsidRPr="005D2511">
        <w:rPr>
          <w:lang w:val="en-GB"/>
        </w:rPr>
        <w:t xml:space="preserve">similar after </w:t>
      </w:r>
      <w:r w:rsidR="00F17FD6" w:rsidRPr="005D2511">
        <w:rPr>
          <w:lang w:val="en-GB"/>
        </w:rPr>
        <w:t>both drugs</w:t>
      </w:r>
      <w:r w:rsidR="009136D3" w:rsidRPr="005D2511">
        <w:rPr>
          <w:lang w:val="en-GB"/>
        </w:rPr>
        <w:t>. T</w:t>
      </w:r>
      <w:r w:rsidR="00DD35DC" w:rsidRPr="005D2511">
        <w:rPr>
          <w:lang w:val="en-GB"/>
        </w:rPr>
        <w:t>he rate of successful sedation was similar in children who receiv</w:t>
      </w:r>
      <w:r w:rsidR="001C12C1" w:rsidRPr="005D2511">
        <w:rPr>
          <w:lang w:val="en-GB"/>
        </w:rPr>
        <w:t>ed oral chloral hydrate at 50</w:t>
      </w:r>
      <w:r w:rsidR="009A4540" w:rsidRPr="005D2511">
        <w:rPr>
          <w:lang w:val="en-GB"/>
        </w:rPr>
        <w:t xml:space="preserve"> </w:t>
      </w:r>
      <w:r w:rsidR="001C12C1" w:rsidRPr="005D2511">
        <w:rPr>
          <w:lang w:val="en-GB"/>
        </w:rPr>
        <w:t>mg.</w:t>
      </w:r>
      <w:r w:rsidR="00DD35DC" w:rsidRPr="005D2511">
        <w:rPr>
          <w:lang w:val="en-GB"/>
        </w:rPr>
        <w:t>kg</w:t>
      </w:r>
      <w:r w:rsidR="001C12C1" w:rsidRPr="005D2511">
        <w:rPr>
          <w:vertAlign w:val="superscript"/>
          <w:lang w:val="en-GB"/>
        </w:rPr>
        <w:t>-1</w:t>
      </w:r>
      <w:r w:rsidR="00DD35DC" w:rsidRPr="005D2511">
        <w:rPr>
          <w:lang w:val="en-GB"/>
        </w:rPr>
        <w:t xml:space="preserve"> </w:t>
      </w:r>
      <w:r w:rsidR="007C559A" w:rsidRPr="005D2511">
        <w:rPr>
          <w:lang w:val="en-GB"/>
        </w:rPr>
        <w:t xml:space="preserve">or </w:t>
      </w:r>
      <w:r w:rsidR="00DD35DC" w:rsidRPr="005D2511">
        <w:rPr>
          <w:lang w:val="en-GB"/>
        </w:rPr>
        <w:t>intrana</w:t>
      </w:r>
      <w:r w:rsidR="00BE4C92" w:rsidRPr="005D2511">
        <w:rPr>
          <w:lang w:val="en-GB"/>
        </w:rPr>
        <w:t>sal dexmedetomidine at 3</w:t>
      </w:r>
      <w:r w:rsidR="009A4540" w:rsidRPr="005D2511">
        <w:rPr>
          <w:lang w:val="en-GB"/>
        </w:rPr>
        <w:t xml:space="preserve"> </w:t>
      </w:r>
      <w:r w:rsidR="002816C4" w:rsidRPr="005D2511">
        <w:rPr>
          <w:lang w:val="en-GB"/>
        </w:rPr>
        <w:t>µ</w:t>
      </w:r>
      <w:r w:rsidR="001C12C1" w:rsidRPr="005D2511">
        <w:rPr>
          <w:lang w:val="en-GB"/>
        </w:rPr>
        <w:t>g.</w:t>
      </w:r>
      <w:r w:rsidR="00BE4C92" w:rsidRPr="005D2511">
        <w:rPr>
          <w:lang w:val="en-GB"/>
        </w:rPr>
        <w:t>kg</w:t>
      </w:r>
      <w:r w:rsidR="001C12C1" w:rsidRPr="005D2511">
        <w:rPr>
          <w:vertAlign w:val="superscript"/>
          <w:lang w:val="en-GB"/>
        </w:rPr>
        <w:t>-1</w:t>
      </w:r>
      <w:r w:rsidR="00BE4C92" w:rsidRPr="005D2511">
        <w:rPr>
          <w:lang w:val="en-GB"/>
        </w:rPr>
        <w:t xml:space="preserve">. </w:t>
      </w:r>
      <w:r w:rsidR="00F17FD6" w:rsidRPr="005D2511">
        <w:rPr>
          <w:lang w:val="en-GB"/>
        </w:rPr>
        <w:t xml:space="preserve">Although not popular in the UK, chloral </w:t>
      </w:r>
      <w:r w:rsidR="00BE4C92" w:rsidRPr="005D2511">
        <w:rPr>
          <w:lang w:val="en-GB"/>
        </w:rPr>
        <w:t>hydrate is</w:t>
      </w:r>
      <w:r w:rsidR="00F17FD6" w:rsidRPr="005D2511">
        <w:rPr>
          <w:lang w:val="en-GB"/>
        </w:rPr>
        <w:t xml:space="preserve"> globally</w:t>
      </w:r>
      <w:r w:rsidR="00BE4C92" w:rsidRPr="005D2511">
        <w:rPr>
          <w:lang w:val="en-GB"/>
        </w:rPr>
        <w:t xml:space="preserve"> the most commonly used sedative for non-painful procedures in young children</w:t>
      </w:r>
      <w:r w:rsidR="00C55E9B" w:rsidRPr="005D2511">
        <w:rPr>
          <w:lang w:val="en-GB"/>
        </w:rPr>
        <w:t xml:space="preserve"> </w:t>
      </w:r>
      <w:r w:rsidR="00C954C2" w:rsidRPr="005D2511">
        <w:rPr>
          <w:lang w:val="en-GB"/>
        </w:rPr>
        <w:fldChar w:fldCharType="begin">
          <w:fldData xml:space="preserve">PEVuZE5vdGU+PENpdGU+PEF1dGhvcj5NYWx2aXlhPC9BdXRob3I+PFllYXI+MjAwMDwvWWVhcj48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RTQy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</w:fldData>
        </w:fldChar>
      </w:r>
      <w:r w:rsidR="00A15A72" w:rsidRPr="005D2511">
        <w:rPr>
          <w:lang w:val="en-GB"/>
        </w:rPr>
        <w:instrText xml:space="preserve"> ADDIN EN.CITE </w:instrText>
      </w:r>
      <w:r w:rsidR="00A15A72" w:rsidRPr="005D2511">
        <w:rPr>
          <w:lang w:val="en-GB"/>
        </w:rPr>
        <w:fldChar w:fldCharType="begin">
          <w:fldData xml:space="preserve">PEVuZE5vdGU+PENpdGU+PEF1dGhvcj5NYWx2aXlhPC9BdXRob3I+PFllYXI+MjAwMDwvWWVhcj48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C954C2" w:rsidRPr="005D2511">
        <w:rPr>
          <w:lang w:val="en-GB"/>
        </w:rPr>
      </w:r>
      <w:r w:rsidR="00C954C2" w:rsidRPr="005D2511">
        <w:rPr>
          <w:lang w:val="en-GB"/>
        </w:rPr>
        <w:fldChar w:fldCharType="separate"/>
      </w:r>
      <w:r w:rsidR="00360179" w:rsidRPr="005D2511">
        <w:rPr>
          <w:noProof/>
          <w:lang w:val="en-GB"/>
        </w:rPr>
        <w:t>[</w:t>
      </w:r>
      <w:hyperlink w:anchor="_ENREF_4" w:tooltip="Malviya, 2000 #1236" w:history="1">
        <w:r w:rsidR="00A15A72" w:rsidRPr="005D2511">
          <w:rPr>
            <w:noProof/>
            <w:lang w:val="en-GB"/>
          </w:rPr>
          <w:t>4</w:t>
        </w:r>
      </w:hyperlink>
      <w:r w:rsidR="00360179" w:rsidRPr="005D2511">
        <w:rPr>
          <w:noProof/>
          <w:lang w:val="en-GB"/>
        </w:rPr>
        <w:t>,</w:t>
      </w:r>
      <w:hyperlink w:anchor="_ENREF_20" w:tooltip="Delgado, 2015 #1455" w:history="1">
        <w:r w:rsidR="00A15A72" w:rsidRPr="005D2511">
          <w:rPr>
            <w:noProof/>
            <w:lang w:val="en-GB"/>
          </w:rPr>
          <w:t>20</w:t>
        </w:r>
      </w:hyperlink>
      <w:r w:rsidR="00360179" w:rsidRPr="005D2511">
        <w:rPr>
          <w:noProof/>
          <w:lang w:val="en-GB"/>
        </w:rPr>
        <w:t>,</w:t>
      </w:r>
      <w:hyperlink w:anchor="_ENREF_21" w:tooltip="Monroe, 2013 #1453" w:history="1">
        <w:r w:rsidR="00A15A72" w:rsidRPr="005D2511">
          <w:rPr>
            <w:noProof/>
            <w:lang w:val="en-GB"/>
          </w:rPr>
          <w:t>21</w:t>
        </w:r>
      </w:hyperlink>
      <w:r w:rsidR="00360179" w:rsidRPr="005D2511">
        <w:rPr>
          <w:noProof/>
          <w:lang w:val="en-GB"/>
        </w:rPr>
        <w:t>]</w:t>
      </w:r>
      <w:r w:rsidR="00C954C2" w:rsidRPr="005D2511">
        <w:rPr>
          <w:lang w:val="en-GB"/>
        </w:rPr>
        <w:fldChar w:fldCharType="end"/>
      </w:r>
      <w:r w:rsidR="00F17FD6" w:rsidRPr="005D2511">
        <w:rPr>
          <w:lang w:val="en-GB"/>
        </w:rPr>
        <w:t>,</w:t>
      </w:r>
      <w:r w:rsidR="007C559A" w:rsidRPr="005D2511">
        <w:rPr>
          <w:lang w:val="en-GB"/>
        </w:rPr>
        <w:t xml:space="preserve"> particularly in less economically developed countries</w:t>
      </w:r>
      <w:r w:rsidR="00BE4C92" w:rsidRPr="005D2511">
        <w:rPr>
          <w:lang w:val="en-GB"/>
        </w:rPr>
        <w:t xml:space="preserve"> because of its low cost and high success rate</w:t>
      </w:r>
      <w:r w:rsidR="00C55E9B" w:rsidRPr="005D2511">
        <w:rPr>
          <w:lang w:val="en-GB"/>
        </w:rPr>
        <w:t xml:space="preserve"> </w:t>
      </w:r>
      <w:r w:rsidR="007E413E" w:rsidRPr="005D2511">
        <w:rPr>
          <w:lang w:val="en-GB"/>
        </w:rPr>
        <w:fldChar w:fldCharType="begin">
          <w:fldData xml:space="preserve">PEVuZE5vdGU+PENpdGU+PEF1dGhvcj5LYW88L0F1dGhvcj48WWVhcj4xOTk5PC9ZZWFyPjxSZWNO
dW0+MTIzNzwvUmVjTnVtPjxEaXNwbGF5VGV4dD5bMSwy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HcmVlbmJlcmc8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=
</w:fldData>
        </w:fldChar>
      </w:r>
      <w:r w:rsidR="00A15A72" w:rsidRPr="005D2511">
        <w:rPr>
          <w:lang w:val="en-GB"/>
        </w:rPr>
        <w:instrText xml:space="preserve"> ADDIN EN.CITE </w:instrText>
      </w:r>
      <w:r w:rsidR="00A15A72" w:rsidRPr="005D2511">
        <w:rPr>
          <w:lang w:val="en-GB"/>
        </w:rPr>
        <w:fldChar w:fldCharType="begin">
          <w:fldData xml:space="preserve">PEVuZE5vdGU+PENpdGU+PEF1dGhvcj5LYW88L0F1dGhvcj48WWVhcj4xOTk5PC9ZZWFyPjxSZWNO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=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7E413E" w:rsidRPr="005D2511">
        <w:rPr>
          <w:lang w:val="en-GB"/>
        </w:rPr>
      </w:r>
      <w:r w:rsidR="007E413E" w:rsidRPr="005D2511">
        <w:rPr>
          <w:lang w:val="en-GB"/>
        </w:rPr>
        <w:fldChar w:fldCharType="separate"/>
      </w:r>
      <w:r w:rsidR="00296163" w:rsidRPr="005D2511">
        <w:rPr>
          <w:noProof/>
          <w:lang w:val="en-GB"/>
        </w:rPr>
        <w:t>[</w:t>
      </w:r>
      <w:hyperlink w:anchor="_ENREF_1" w:tooltip="Kao, 1999 #1237" w:history="1">
        <w:r w:rsidR="00A15A72" w:rsidRPr="005D2511">
          <w:rPr>
            <w:noProof/>
            <w:lang w:val="en-GB"/>
          </w:rPr>
          <w:t>1</w:t>
        </w:r>
      </w:hyperlink>
      <w:r w:rsidR="00296163" w:rsidRPr="005D2511">
        <w:rPr>
          <w:noProof/>
          <w:lang w:val="en-GB"/>
        </w:rPr>
        <w:t>,</w:t>
      </w:r>
      <w:hyperlink w:anchor="_ENREF_2" w:tooltip="Greenberg, 1991 #1212" w:history="1">
        <w:r w:rsidR="00A15A72" w:rsidRPr="005D2511">
          <w:rPr>
            <w:noProof/>
            <w:lang w:val="en-GB"/>
          </w:rPr>
          <w:t>2</w:t>
        </w:r>
      </w:hyperlink>
      <w:r w:rsidR="00296163" w:rsidRPr="005D2511">
        <w:rPr>
          <w:noProof/>
          <w:lang w:val="en-GB"/>
        </w:rPr>
        <w:t>]</w:t>
      </w:r>
      <w:r w:rsidR="007E413E" w:rsidRPr="005D2511">
        <w:rPr>
          <w:lang w:val="en-GB"/>
        </w:rPr>
        <w:fldChar w:fldCharType="end"/>
      </w:r>
      <w:r w:rsidR="00C55E9B" w:rsidRPr="005D2511">
        <w:rPr>
          <w:lang w:val="en-GB"/>
        </w:rPr>
        <w:t>.</w:t>
      </w:r>
      <w:r w:rsidR="00FC1821" w:rsidRPr="005D2511">
        <w:rPr>
          <w:lang w:val="en-GB"/>
        </w:rPr>
        <w:t xml:space="preserve"> </w:t>
      </w:r>
      <w:r w:rsidR="009F2F5F" w:rsidRPr="005D2511">
        <w:rPr>
          <w:lang w:val="en-GB"/>
        </w:rPr>
        <w:t>Nevertheless, a</w:t>
      </w:r>
      <w:r w:rsidR="00BE4C92" w:rsidRPr="005D2511">
        <w:rPr>
          <w:lang w:val="en-GB"/>
        </w:rPr>
        <w:t xml:space="preserve">dministration </w:t>
      </w:r>
      <w:r w:rsidR="007C559A" w:rsidRPr="005D2511">
        <w:rPr>
          <w:lang w:val="en-GB"/>
        </w:rPr>
        <w:t xml:space="preserve">can </w:t>
      </w:r>
      <w:r w:rsidR="00BE4C92" w:rsidRPr="005D2511">
        <w:rPr>
          <w:lang w:val="en-GB"/>
        </w:rPr>
        <w:t>be problematic</w:t>
      </w:r>
      <w:r w:rsidR="00773024" w:rsidRPr="005D2511">
        <w:rPr>
          <w:lang w:val="en-GB"/>
        </w:rPr>
        <w:t xml:space="preserve"> as</w:t>
      </w:r>
      <w:r w:rsidR="002814DF" w:rsidRPr="005D2511">
        <w:rPr>
          <w:lang w:val="en-GB"/>
        </w:rPr>
        <w:t xml:space="preserve"> chloral hydrate is </w:t>
      </w:r>
      <w:r w:rsidR="00BE4C92" w:rsidRPr="005D2511">
        <w:rPr>
          <w:lang w:val="en-GB"/>
        </w:rPr>
        <w:t xml:space="preserve">bitter to taste </w:t>
      </w:r>
      <w:r w:rsidR="008247A9" w:rsidRPr="005D2511">
        <w:rPr>
          <w:lang w:val="en-GB"/>
        </w:rPr>
        <w:t xml:space="preserve">and has </w:t>
      </w:r>
      <w:r w:rsidR="007C559A" w:rsidRPr="005D2511">
        <w:rPr>
          <w:lang w:val="en-GB"/>
        </w:rPr>
        <w:t xml:space="preserve">a </w:t>
      </w:r>
      <w:r w:rsidR="009E0A2A" w:rsidRPr="005D2511">
        <w:rPr>
          <w:lang w:val="en-GB"/>
        </w:rPr>
        <w:t>pungent od</w:t>
      </w:r>
      <w:r w:rsidR="00BE4C92" w:rsidRPr="005D2511">
        <w:rPr>
          <w:lang w:val="en-GB"/>
        </w:rPr>
        <w:t>o</w:t>
      </w:r>
      <w:r w:rsidR="009E0A2A" w:rsidRPr="005D2511">
        <w:rPr>
          <w:lang w:val="en-GB"/>
        </w:rPr>
        <w:t>u</w:t>
      </w:r>
      <w:r w:rsidR="00BE4C92" w:rsidRPr="005D2511">
        <w:rPr>
          <w:lang w:val="en-GB"/>
        </w:rPr>
        <w:t>r</w:t>
      </w:r>
      <w:r w:rsidR="002814DF" w:rsidRPr="005D2511">
        <w:rPr>
          <w:lang w:val="en-GB"/>
        </w:rPr>
        <w:t xml:space="preserve">. Spitting </w:t>
      </w:r>
      <w:r w:rsidR="00EF7410" w:rsidRPr="005D2511">
        <w:rPr>
          <w:lang w:val="en-GB"/>
        </w:rPr>
        <w:t xml:space="preserve">and even vomiting is a problem, </w:t>
      </w:r>
      <w:r w:rsidR="002814DF" w:rsidRPr="005D2511">
        <w:rPr>
          <w:lang w:val="en-GB"/>
        </w:rPr>
        <w:t xml:space="preserve">therefore, </w:t>
      </w:r>
      <w:r w:rsidR="003A6706" w:rsidRPr="005D2511">
        <w:rPr>
          <w:lang w:val="en-GB"/>
        </w:rPr>
        <w:t>some clinician</w:t>
      </w:r>
      <w:r w:rsidR="007E413E" w:rsidRPr="005D2511">
        <w:rPr>
          <w:lang w:val="en-GB"/>
        </w:rPr>
        <w:t>s</w:t>
      </w:r>
      <w:r w:rsidR="002814DF" w:rsidRPr="005D2511">
        <w:rPr>
          <w:lang w:val="en-GB"/>
        </w:rPr>
        <w:t xml:space="preserve"> </w:t>
      </w:r>
      <w:r w:rsidR="007C559A" w:rsidRPr="005D2511">
        <w:rPr>
          <w:lang w:val="en-GB"/>
        </w:rPr>
        <w:t>have tried</w:t>
      </w:r>
      <w:r w:rsidR="002814DF" w:rsidRPr="005D2511">
        <w:rPr>
          <w:lang w:val="en-GB"/>
        </w:rPr>
        <w:t xml:space="preserve"> to resolve this by administering chloral hydrate via the rectum</w:t>
      </w:r>
      <w:r w:rsidR="007C559A" w:rsidRPr="005D2511">
        <w:rPr>
          <w:lang w:val="en-GB"/>
        </w:rPr>
        <w:t xml:space="preserve"> which</w:t>
      </w:r>
      <w:r w:rsidR="002814DF" w:rsidRPr="005D2511">
        <w:rPr>
          <w:lang w:val="en-GB"/>
        </w:rPr>
        <w:t xml:space="preserve"> is relatively invasive and undesirable</w:t>
      </w:r>
      <w:r w:rsidR="00C55E9B"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Ratnapalan&lt;/Author&gt;&lt;Year&gt;2014&lt;/Year&gt;&lt;RecNum&gt;1471&lt;/RecNum&gt;&lt;DisplayText&gt;[22]&lt;/DisplayText&gt;&lt;record&gt;&lt;rec-number&gt;1471&lt;/rec-number&gt;&lt;foreign-keys&gt;&lt;key app="EN" db-id="vaffe20epd5reueea0cvzt2wfeet0vpxas5x" timestamp="1477984557"&gt;1471&lt;/key&gt;&lt;/foreign-keys&gt;&lt;ref-type name="Journal Article"&gt;17&lt;/ref-type&gt;&lt;contributors&gt;&lt;authors&gt;&lt;author&gt;Ratnapalan, S.&lt;/author&gt;&lt;/authors&gt;&lt;/contributors&gt;&lt;auth-address&gt;The Hospital for Sick Children, University of Toronto, Toronto, Ontario, Canada savithiri.ratnapalan@sickkids.ca.&lt;/auth-address&gt;&lt;titles&gt;&lt;title&gt;Chloral hydrate sedation in children&lt;/title&gt;&lt;secondary-title&gt;Clin Pediatr (Phila)&lt;/secondary-title&gt;&lt;/titles&gt;&lt;periodical&gt;&lt;full-title&gt;Clin Pediatr (Phila)&lt;/full-title&gt;&lt;abbr-1&gt;Clinical pediatrics&lt;/abbr-1&gt;&lt;/periodical&gt;&lt;pages&gt;933-6&lt;/pages&gt;&lt;volume&gt;53&lt;/volume&gt;&lt;number&gt;10&lt;/number&gt;&lt;keywords&gt;&lt;keyword&gt;Administration, Oral&lt;/keyword&gt;&lt;keyword&gt;Administration, Rectal&lt;/keyword&gt;&lt;keyword&gt;Child&lt;/keyword&gt;&lt;keyword&gt;Child, Preschool&lt;/keyword&gt;&lt;keyword&gt;Chloral Hydrate/*administration &amp;amp; dosage/adverse effects&lt;/keyword&gt;&lt;keyword&gt;*Conscious Sedation/adverse effects&lt;/keyword&gt;&lt;keyword&gt;Diagnostic Imaging/methods&lt;/keyword&gt;&lt;keyword&gt;Evidence-Based Medicine&lt;/keyword&gt;&lt;keyword&gt;Guidelines as Topic&lt;/keyword&gt;&lt;keyword&gt;Humans&lt;/keyword&gt;&lt;keyword&gt;Hypnotics and Sedatives/*administration &amp;amp; dosage/adverse effects&lt;/keyword&gt;&lt;keyword&gt;Magnetic Resonance Imaging/methods&lt;/keyword&gt;&lt;keyword&gt;Monitoring, Physiologic&lt;/keyword&gt;&lt;keyword&gt;Tomography, X-Ray Computed/methods&lt;/keyword&gt;&lt;/keywords&gt;&lt;dates&gt;&lt;year&gt;2014&lt;/year&gt;&lt;pub-dates&gt;&lt;date&gt;Sep&lt;/date&gt;&lt;/pub-dates&gt;&lt;/dates&gt;&lt;isbn&gt;1938-2707 (Electronic)&amp;#xD;0009-9228 (Linking)&lt;/isbn&gt;&lt;accession-num&gt;24198315&lt;/accession-num&gt;&lt;urls&gt;&lt;related-urls&gt;&lt;url&gt;https://www.ncbi.nlm.nih.gov/pubmed/24198315&lt;/url&gt;&lt;/related-urls&gt;&lt;/urls&gt;&lt;electronic-resource-num&gt;10.1177/0009922813508000&lt;/electronic-resource-num&gt;&lt;/record&gt;&lt;/Cite&gt;&lt;/EndNote&gt;</w:instrText>
      </w:r>
      <w:r w:rsidR="000A5270" w:rsidRPr="005D2511">
        <w:rPr>
          <w:lang w:val="en-GB"/>
        </w:rPr>
        <w:fldChar w:fldCharType="separate"/>
      </w:r>
      <w:r w:rsidR="00360179" w:rsidRPr="005D2511">
        <w:rPr>
          <w:noProof/>
          <w:lang w:val="en-GB"/>
        </w:rPr>
        <w:t>[</w:t>
      </w:r>
      <w:hyperlink w:anchor="_ENREF_22" w:tooltip="Ratnapalan, 2014 #1471" w:history="1">
        <w:r w:rsidR="00A15A72" w:rsidRPr="005D2511">
          <w:rPr>
            <w:noProof/>
            <w:lang w:val="en-GB"/>
          </w:rPr>
          <w:t>22</w:t>
        </w:r>
      </w:hyperlink>
      <w:r w:rsidR="00360179" w:rsidRPr="005D2511">
        <w:rPr>
          <w:noProof/>
          <w:lang w:val="en-GB"/>
        </w:rPr>
        <w:t>]</w:t>
      </w:r>
      <w:r w:rsidR="000A5270" w:rsidRPr="005D2511">
        <w:rPr>
          <w:lang w:val="en-GB"/>
        </w:rPr>
        <w:fldChar w:fldCharType="end"/>
      </w:r>
      <w:r w:rsidR="00C55E9B" w:rsidRPr="005D2511">
        <w:rPr>
          <w:lang w:val="en-GB"/>
        </w:rPr>
        <w:t>.</w:t>
      </w:r>
      <w:r w:rsidR="002814DF" w:rsidRPr="005D2511">
        <w:rPr>
          <w:lang w:val="en-GB"/>
        </w:rPr>
        <w:t xml:space="preserve"> </w:t>
      </w:r>
      <w:r w:rsidR="007C559A" w:rsidRPr="005D2511">
        <w:rPr>
          <w:lang w:val="en-GB"/>
        </w:rPr>
        <w:t>Our</w:t>
      </w:r>
      <w:r w:rsidR="002850DB" w:rsidRPr="005D2511">
        <w:rPr>
          <w:lang w:val="en-GB"/>
        </w:rPr>
        <w:t xml:space="preserve"> study</w:t>
      </w:r>
      <w:r w:rsidR="009F2F5F" w:rsidRPr="005D2511">
        <w:rPr>
          <w:lang w:val="en-GB"/>
        </w:rPr>
        <w:t xml:space="preserve"> </w:t>
      </w:r>
      <w:r w:rsidR="007C559A" w:rsidRPr="005D2511">
        <w:rPr>
          <w:lang w:val="en-GB"/>
        </w:rPr>
        <w:t xml:space="preserve">shows </w:t>
      </w:r>
      <w:r w:rsidR="009F2F5F" w:rsidRPr="005D2511">
        <w:rPr>
          <w:lang w:val="en-GB"/>
        </w:rPr>
        <w:t xml:space="preserve">that intranasal </w:t>
      </w:r>
      <w:r w:rsidR="002850DB" w:rsidRPr="005D2511">
        <w:rPr>
          <w:lang w:val="en-GB"/>
        </w:rPr>
        <w:t>dexmedetomidine</w:t>
      </w:r>
      <w:r w:rsidR="009F2F5F" w:rsidRPr="005D2511">
        <w:rPr>
          <w:lang w:val="en-GB"/>
        </w:rPr>
        <w:t xml:space="preserve"> </w:t>
      </w:r>
      <w:r w:rsidR="007C559A" w:rsidRPr="005D2511">
        <w:rPr>
          <w:lang w:val="en-GB"/>
        </w:rPr>
        <w:t xml:space="preserve">has a </w:t>
      </w:r>
      <w:r w:rsidR="009F2F5F" w:rsidRPr="005D2511">
        <w:rPr>
          <w:lang w:val="en-GB"/>
        </w:rPr>
        <w:t xml:space="preserve">similar </w:t>
      </w:r>
      <w:r w:rsidR="002A78BC" w:rsidRPr="005D2511">
        <w:rPr>
          <w:lang w:val="en-GB"/>
        </w:rPr>
        <w:t xml:space="preserve">success rate </w:t>
      </w:r>
      <w:r w:rsidR="00F17FD6" w:rsidRPr="005D2511">
        <w:rPr>
          <w:lang w:val="en-GB"/>
        </w:rPr>
        <w:t xml:space="preserve">to </w:t>
      </w:r>
      <w:r w:rsidR="002A78BC" w:rsidRPr="005D2511">
        <w:rPr>
          <w:lang w:val="en-GB"/>
        </w:rPr>
        <w:t xml:space="preserve">chloral hydrate and </w:t>
      </w:r>
      <w:r w:rsidR="007C559A" w:rsidRPr="005D2511">
        <w:rPr>
          <w:lang w:val="en-GB"/>
        </w:rPr>
        <w:t>is more acceptable to administer</w:t>
      </w:r>
      <w:r w:rsidR="00036342" w:rsidRPr="005D2511">
        <w:rPr>
          <w:lang w:val="en-GB"/>
        </w:rPr>
        <w:t xml:space="preserve">. </w:t>
      </w:r>
    </w:p>
    <w:p w14:paraId="309660D6" w14:textId="65DA9379" w:rsidR="00A12DF5" w:rsidRPr="005D2511" w:rsidRDefault="008A4AF3" w:rsidP="007D31D8">
      <w:pPr>
        <w:spacing w:line="360" w:lineRule="auto"/>
        <w:rPr>
          <w:lang w:val="en-GB"/>
        </w:rPr>
      </w:pPr>
      <w:r w:rsidRPr="005D2511">
        <w:rPr>
          <w:lang w:val="en-GB"/>
        </w:rPr>
        <w:t>In a recently published double blind</w:t>
      </w:r>
      <w:r w:rsidR="002850DB" w:rsidRPr="005D2511">
        <w:rPr>
          <w:lang w:val="en-GB"/>
        </w:rPr>
        <w:t>,</w:t>
      </w:r>
      <w:r w:rsidRPr="005D2511">
        <w:rPr>
          <w:lang w:val="en-GB"/>
        </w:rPr>
        <w:t xml:space="preserve"> randomized</w:t>
      </w:r>
      <w:r w:rsidR="004635EB" w:rsidRPr="005D2511">
        <w:rPr>
          <w:lang w:val="en-GB"/>
        </w:rPr>
        <w:t>,</w:t>
      </w:r>
      <w:r w:rsidRPr="005D2511">
        <w:rPr>
          <w:lang w:val="en-GB"/>
        </w:rPr>
        <w:t xml:space="preserve"> controlled trial, intranasal dexmedetomidine</w:t>
      </w:r>
      <w:r w:rsidR="002816C4" w:rsidRPr="005D2511">
        <w:rPr>
          <w:lang w:val="en-GB"/>
        </w:rPr>
        <w:t xml:space="preserve"> 2-3</w:t>
      </w:r>
      <w:r w:rsidR="004635EB" w:rsidRPr="005D2511">
        <w:rPr>
          <w:lang w:val="en-GB"/>
        </w:rPr>
        <w:t xml:space="preserve"> </w:t>
      </w:r>
      <w:r w:rsidR="002816C4" w:rsidRPr="005D2511">
        <w:rPr>
          <w:lang w:val="en-GB"/>
        </w:rPr>
        <w:t>µ</w:t>
      </w:r>
      <w:r w:rsidR="002850DB" w:rsidRPr="005D2511">
        <w:rPr>
          <w:lang w:val="en-GB"/>
        </w:rPr>
        <w:t>g</w:t>
      </w:r>
      <w:r w:rsidR="004635EB" w:rsidRPr="005D2511">
        <w:rPr>
          <w:lang w:val="en-GB"/>
        </w:rPr>
        <w:t>.kg</w:t>
      </w:r>
      <w:r w:rsidR="001C12C1" w:rsidRPr="005D2511">
        <w:rPr>
          <w:vertAlign w:val="superscript"/>
          <w:lang w:val="en-GB"/>
        </w:rPr>
        <w:t>-1</w:t>
      </w:r>
      <w:r w:rsidR="002850DB" w:rsidRPr="005D2511">
        <w:rPr>
          <w:lang w:val="en-GB"/>
        </w:rPr>
        <w:t xml:space="preserve"> produce</w:t>
      </w:r>
      <w:r w:rsidR="004635EB" w:rsidRPr="005D2511">
        <w:rPr>
          <w:lang w:val="en-GB"/>
        </w:rPr>
        <w:t>d a</w:t>
      </w:r>
      <w:r w:rsidRPr="005D2511">
        <w:rPr>
          <w:lang w:val="en-GB"/>
        </w:rPr>
        <w:t xml:space="preserve"> similar sedation success </w:t>
      </w:r>
      <w:r w:rsidR="004635EB" w:rsidRPr="005D2511">
        <w:rPr>
          <w:lang w:val="en-GB"/>
        </w:rPr>
        <w:t xml:space="preserve">rate </w:t>
      </w:r>
      <w:r w:rsidRPr="005D2511">
        <w:rPr>
          <w:lang w:val="en-GB"/>
        </w:rPr>
        <w:t>when compared with oral chloral hydrate 50</w:t>
      </w:r>
      <w:r w:rsidR="004635EB" w:rsidRPr="005D2511">
        <w:rPr>
          <w:lang w:val="en-GB"/>
        </w:rPr>
        <w:t xml:space="preserve"> </w:t>
      </w:r>
      <w:r w:rsidR="001C12C1" w:rsidRPr="005D2511">
        <w:rPr>
          <w:lang w:val="en-GB"/>
        </w:rPr>
        <w:t>mg.</w:t>
      </w:r>
      <w:r w:rsidRPr="005D2511">
        <w:rPr>
          <w:lang w:val="en-GB"/>
        </w:rPr>
        <w:t>kg</w:t>
      </w:r>
      <w:r w:rsidR="001C12C1" w:rsidRPr="005D2511">
        <w:rPr>
          <w:vertAlign w:val="superscript"/>
          <w:lang w:val="en-GB"/>
        </w:rPr>
        <w:t>-1</w:t>
      </w:r>
      <w:r w:rsidRPr="005D2511">
        <w:rPr>
          <w:lang w:val="en-GB"/>
        </w:rPr>
        <w:t xml:space="preserve"> in children </w:t>
      </w:r>
      <w:r w:rsidR="008247A9" w:rsidRPr="005D2511">
        <w:rPr>
          <w:lang w:val="en-GB"/>
        </w:rPr>
        <w:t xml:space="preserve">undergoing </w:t>
      </w:r>
      <w:r w:rsidRPr="005D2511">
        <w:rPr>
          <w:lang w:val="en-GB"/>
        </w:rPr>
        <w:t>transthoracic echocardiography</w:t>
      </w:r>
      <w:r w:rsidR="00C55E9B"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Miller&lt;/Author&gt;&lt;Year&gt;2016&lt;/Year&gt;&lt;RecNum&gt;1458&lt;/RecNum&gt;&lt;DisplayText&gt;[23]&lt;/DisplayText&gt;&lt;record&gt;&lt;rec-number&gt;1458&lt;/rec-number&gt;&lt;foreign-keys&gt;&lt;key app="EN" db-id="vaffe20epd5reueea0cvzt2wfeet0vpxas5x" timestamp="1472125901"&gt;1458&lt;/key&gt;&lt;/foreign-keys&gt;&lt;ref-type name="Journal Article"&gt;17&lt;/ref-type&gt;&lt;contributors&gt;&lt;authors&gt;&lt;author&gt;Miller, J.&lt;/author&gt;&lt;author&gt;Xue, B.&lt;/author&gt;&lt;author&gt;Hossain, M.&lt;/author&gt;&lt;author&gt;Zhang, M. Z.&lt;/author&gt;&lt;author&gt;Loepke, A.&lt;/author&gt;&lt;author&gt;Kurth, D.&lt;/author&gt;&lt;/authors&gt;&lt;/contributors&gt;&lt;auth-address&gt;Department of Anesthesiology, Cincinnati Children&amp;apos;s Hospital Medical Center, Cincinnati, OH, USA.&amp;#xD;Department of Anesthesiology, Shanghai Children&amp;apos;s Hospital Medical Center, Shanghai, China.&amp;#xD;Division of Biostatistics &amp;amp; Epidemiology, Cincinnati Children&amp;apos;s Hospital Medical Center, Cincinnati, Cincinnati, OH, USA.&lt;/auth-address&gt;&lt;titles&gt;&lt;title&gt;Comparison of dexmedetomidine and chloral hydrate sedation for transthoracic echocardiography in infants and toddlers: a randomized clinical trial&lt;/title&gt;&lt;secondary-title&gt;Paediatr Anaesth&lt;/secondary-title&gt;&lt;/titles&gt;&lt;periodical&gt;&lt;full-title&gt;Paediatr Anaesth&lt;/full-title&gt;&lt;abbr-1&gt;Paediatric anaesthesia&lt;/abbr-1&gt;&lt;/periodical&gt;&lt;pages&gt;266-72&lt;/pages&gt;&lt;volume&gt;26&lt;/volume&gt;&lt;number&gt;3&lt;/number&gt;&lt;keywords&gt;&lt;keyword&gt;child&lt;/keyword&gt;&lt;keyword&gt;congenital heart disease&lt;/keyword&gt;&lt;keyword&gt;induction of anesthesia&lt;/keyword&gt;&lt;keyword&gt;infant&lt;/keyword&gt;&lt;keyword&gt;pharmacodynamics&lt;/keyword&gt;&lt;keyword&gt;premedications&lt;/keyword&gt;&lt;/keywords&gt;&lt;dates&gt;&lt;year&gt;2016&lt;/year&gt;&lt;pub-dates&gt;&lt;date&gt;Mar&lt;/date&gt;&lt;/pub-dates&gt;&lt;/dates&gt;&lt;isbn&gt;1460-9592 (Electronic)&amp;#xD;1155-5645 (Linking)&lt;/isbn&gt;&lt;accession-num&gt;26616644&lt;/accession-num&gt;&lt;urls&gt;&lt;related-urls&gt;&lt;url&gt;http://www.ncbi.nlm.nih.gov/pubmed/26616644&lt;/url&gt;&lt;/related-urls&gt;&lt;/urls&gt;&lt;electronic-resource-num&gt;10.1111/pan.12819&lt;/electronic-resource-num&gt;&lt;/record&gt;&lt;/Cite&gt;&lt;/EndNote&gt;</w:instrText>
      </w:r>
      <w:r w:rsidR="000A5270" w:rsidRPr="005D2511">
        <w:rPr>
          <w:lang w:val="en-GB"/>
        </w:rPr>
        <w:fldChar w:fldCharType="separate"/>
      </w:r>
      <w:r w:rsidR="00360179" w:rsidRPr="005D2511">
        <w:rPr>
          <w:noProof/>
          <w:lang w:val="en-GB"/>
        </w:rPr>
        <w:t>[</w:t>
      </w:r>
      <w:hyperlink w:anchor="_ENREF_23" w:tooltip="Miller, 2016 #1458" w:history="1">
        <w:r w:rsidR="00A15A72" w:rsidRPr="005D2511">
          <w:rPr>
            <w:noProof/>
            <w:lang w:val="en-GB"/>
          </w:rPr>
          <w:t>23</w:t>
        </w:r>
      </w:hyperlink>
      <w:r w:rsidR="00360179" w:rsidRPr="005D2511">
        <w:rPr>
          <w:noProof/>
          <w:lang w:val="en-GB"/>
        </w:rPr>
        <w:t>]</w:t>
      </w:r>
      <w:r w:rsidR="000A5270" w:rsidRPr="005D2511">
        <w:rPr>
          <w:lang w:val="en-GB"/>
        </w:rPr>
        <w:fldChar w:fldCharType="end"/>
      </w:r>
      <w:r w:rsidR="00C55E9B" w:rsidRPr="005D2511">
        <w:rPr>
          <w:lang w:val="en-GB"/>
        </w:rPr>
        <w:t>.</w:t>
      </w:r>
      <w:r w:rsidRPr="005D2511">
        <w:rPr>
          <w:lang w:val="en-GB"/>
        </w:rPr>
        <w:t xml:space="preserve"> Intranasal dexmedetomidine </w:t>
      </w:r>
      <w:r w:rsidR="002816C4" w:rsidRPr="005D2511">
        <w:rPr>
          <w:lang w:val="en-GB"/>
        </w:rPr>
        <w:t>3-4</w:t>
      </w:r>
      <w:r w:rsidR="004635EB" w:rsidRPr="005D2511">
        <w:rPr>
          <w:lang w:val="en-GB"/>
        </w:rPr>
        <w:t xml:space="preserve"> </w:t>
      </w:r>
      <w:r w:rsidR="002816C4" w:rsidRPr="005D2511">
        <w:rPr>
          <w:lang w:val="en-GB"/>
        </w:rPr>
        <w:t>µ</w:t>
      </w:r>
      <w:r w:rsidR="001C12C1" w:rsidRPr="005D2511">
        <w:rPr>
          <w:lang w:val="en-GB"/>
        </w:rPr>
        <w:t>g.</w:t>
      </w:r>
      <w:r w:rsidR="003F3F55" w:rsidRPr="005D2511">
        <w:rPr>
          <w:lang w:val="en-GB"/>
        </w:rPr>
        <w:t>kg</w:t>
      </w:r>
      <w:r w:rsidR="001C12C1" w:rsidRPr="005D2511">
        <w:rPr>
          <w:vertAlign w:val="superscript"/>
          <w:lang w:val="en-GB"/>
        </w:rPr>
        <w:t>-1</w:t>
      </w:r>
      <w:r w:rsidR="003F3F55" w:rsidRPr="005D2511">
        <w:rPr>
          <w:lang w:val="en-GB"/>
        </w:rPr>
        <w:t xml:space="preserve"> was </w:t>
      </w:r>
      <w:r w:rsidR="004635EB" w:rsidRPr="005D2511">
        <w:rPr>
          <w:lang w:val="en-GB"/>
        </w:rPr>
        <w:t>more successful</w:t>
      </w:r>
      <w:r w:rsidR="002816C4" w:rsidRPr="005D2511">
        <w:rPr>
          <w:lang w:val="en-GB"/>
        </w:rPr>
        <w:t xml:space="preserve"> than chloral hydrate 50</w:t>
      </w:r>
      <w:r w:rsidR="004635EB" w:rsidRPr="005D2511">
        <w:rPr>
          <w:lang w:val="en-GB"/>
        </w:rPr>
        <w:t xml:space="preserve"> </w:t>
      </w:r>
      <w:r w:rsidR="001C12C1" w:rsidRPr="005D2511">
        <w:rPr>
          <w:lang w:val="en-GB"/>
        </w:rPr>
        <w:t>mg.</w:t>
      </w:r>
      <w:r w:rsidRPr="005D2511">
        <w:rPr>
          <w:lang w:val="en-GB"/>
        </w:rPr>
        <w:t>kg</w:t>
      </w:r>
      <w:r w:rsidR="001C12C1" w:rsidRPr="005D2511">
        <w:rPr>
          <w:vertAlign w:val="superscript"/>
          <w:lang w:val="en-GB"/>
        </w:rPr>
        <w:t>-1</w:t>
      </w:r>
      <w:r w:rsidRPr="005D2511">
        <w:rPr>
          <w:lang w:val="en-GB"/>
        </w:rPr>
        <w:t xml:space="preserve"> in children undergoing auditory brainstem response exam</w:t>
      </w:r>
      <w:r w:rsidR="002816C4" w:rsidRPr="005D2511">
        <w:rPr>
          <w:lang w:val="en-GB"/>
        </w:rPr>
        <w:t>ination</w:t>
      </w:r>
      <w:r w:rsidRPr="005D2511">
        <w:rPr>
          <w:lang w:val="en-GB"/>
        </w:rPr>
        <w:t>s</w:t>
      </w:r>
      <w:r w:rsidR="00C55E9B" w:rsidRPr="005D2511">
        <w:rPr>
          <w:lang w:val="en-GB"/>
        </w:rPr>
        <w:t xml:space="preserve"> </w:t>
      </w:r>
      <w:r w:rsidR="00EB07D3" w:rsidRPr="005D2511">
        <w:rPr>
          <w:lang w:val="en-GB"/>
        </w:rPr>
        <w:fldChar w:fldCharType="begin">
          <w:fldData xml:space="preserve">PEVuZE5vdGU+PENpdGU+PEF1dGhvcj5SZXlub2xkczwvQXV0aG9yPjxZZWFyPjIwMTY8L1llYXI+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</w:fldData>
        </w:fldChar>
      </w:r>
      <w:r w:rsidR="00A15A72" w:rsidRPr="005D2511">
        <w:rPr>
          <w:lang w:val="en-GB"/>
        </w:rPr>
        <w:instrText xml:space="preserve"> ADDIN EN.CITE </w:instrText>
      </w:r>
      <w:r w:rsidR="00A15A72" w:rsidRPr="005D2511">
        <w:rPr>
          <w:lang w:val="en-GB"/>
        </w:rPr>
        <w:fldChar w:fldCharType="begin">
          <w:fldData xml:space="preserve">PEVuZE5vdGU+PENpdGU+PEF1dGhvcj5SZXlub2xkczwvQXV0aG9yPjxZZWFyPjIwMTY8L1llYXI+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EB07D3" w:rsidRPr="005D2511">
        <w:rPr>
          <w:lang w:val="en-GB"/>
        </w:rPr>
      </w:r>
      <w:r w:rsidR="00EB07D3" w:rsidRPr="005D2511">
        <w:rPr>
          <w:lang w:val="en-GB"/>
        </w:rPr>
        <w:fldChar w:fldCharType="separate"/>
      </w:r>
      <w:r w:rsidR="00360179" w:rsidRPr="005D2511">
        <w:rPr>
          <w:noProof/>
          <w:lang w:val="en-GB"/>
        </w:rPr>
        <w:t>[</w:t>
      </w:r>
      <w:hyperlink w:anchor="_ENREF_24" w:tooltip="Reynolds, 2016 #1461" w:history="1">
        <w:r w:rsidR="00A15A72" w:rsidRPr="005D2511">
          <w:rPr>
            <w:noProof/>
            <w:lang w:val="en-GB"/>
          </w:rPr>
          <w:t>24</w:t>
        </w:r>
      </w:hyperlink>
      <w:r w:rsidR="00360179" w:rsidRPr="005D2511">
        <w:rPr>
          <w:noProof/>
          <w:lang w:val="en-GB"/>
        </w:rPr>
        <w:t>,</w:t>
      </w:r>
      <w:hyperlink w:anchor="_ENREF_25" w:tooltip="Reynolds, 2016 #1460" w:history="1">
        <w:r w:rsidR="00A15A72" w:rsidRPr="005D2511">
          <w:rPr>
            <w:noProof/>
            <w:lang w:val="en-GB"/>
          </w:rPr>
          <w:t>25</w:t>
        </w:r>
      </w:hyperlink>
      <w:r w:rsidR="00360179" w:rsidRPr="005D2511">
        <w:rPr>
          <w:noProof/>
          <w:lang w:val="en-GB"/>
        </w:rPr>
        <w:t>]</w:t>
      </w:r>
      <w:r w:rsidR="00EB07D3" w:rsidRPr="005D2511">
        <w:rPr>
          <w:lang w:val="en-GB"/>
        </w:rPr>
        <w:fldChar w:fldCharType="end"/>
      </w:r>
      <w:r w:rsidR="00C55E9B" w:rsidRPr="005D2511">
        <w:rPr>
          <w:lang w:val="en-GB"/>
        </w:rPr>
        <w:t>.</w:t>
      </w:r>
      <w:r w:rsidRPr="005D2511">
        <w:rPr>
          <w:lang w:val="en-GB"/>
        </w:rPr>
        <w:t xml:space="preserve"> </w:t>
      </w:r>
      <w:r w:rsidR="00DC6591" w:rsidRPr="005D2511">
        <w:rPr>
          <w:lang w:val="en-GB"/>
        </w:rPr>
        <w:t>Dexmedetomidine administered orally or intravenous</w:t>
      </w:r>
      <w:r w:rsidR="003F3F55" w:rsidRPr="005D2511">
        <w:rPr>
          <w:lang w:val="en-GB"/>
        </w:rPr>
        <w:t>ly</w:t>
      </w:r>
      <w:r w:rsidR="00DC6591" w:rsidRPr="005D2511">
        <w:rPr>
          <w:lang w:val="en-GB"/>
        </w:rPr>
        <w:t xml:space="preserve"> </w:t>
      </w:r>
      <w:r w:rsidR="004635EB" w:rsidRPr="005D2511">
        <w:rPr>
          <w:lang w:val="en-GB"/>
        </w:rPr>
        <w:t xml:space="preserve">has been </w:t>
      </w:r>
      <w:r w:rsidR="00DC6591" w:rsidRPr="005D2511">
        <w:rPr>
          <w:lang w:val="en-GB"/>
        </w:rPr>
        <w:t>shown to be more effective than oral chloral hydrate for children undergoing electroencephalogram studies</w:t>
      </w:r>
      <w:r w:rsidR="00C55E9B" w:rsidRPr="005D2511">
        <w:rPr>
          <w:lang w:val="en-GB"/>
        </w:rPr>
        <w:t xml:space="preserve"> </w:t>
      </w:r>
      <w:r w:rsidR="00EB07D3" w:rsidRPr="005D2511">
        <w:rPr>
          <w:lang w:val="en-GB"/>
        </w:rPr>
        <w:fldChar w:fldCharType="begin">
          <w:fldData xml:space="preserve">PEVuZE5vdGU+PENpdGU+PEF1dGhvcj5HdW11czwvQXV0aG9yPjxZZWFyPjIwMTU8L1llYXI+PFJl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</w:fldData>
        </w:fldChar>
      </w:r>
      <w:r w:rsidR="00A15A72" w:rsidRPr="005D2511">
        <w:rPr>
          <w:lang w:val="en-GB"/>
        </w:rPr>
        <w:instrText xml:space="preserve"> ADDIN EN.CITE </w:instrText>
      </w:r>
      <w:r w:rsidR="00A15A72" w:rsidRPr="005D2511">
        <w:rPr>
          <w:lang w:val="en-GB"/>
        </w:rPr>
        <w:fldChar w:fldCharType="begin">
          <w:fldData xml:space="preserve">PEVuZE5vdGU+PENpdGU+PEF1dGhvcj5HdW11czwvQXV0aG9yPjxZZWFyPjIwMTU8L1llYXI+PFJl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EB07D3" w:rsidRPr="005D2511">
        <w:rPr>
          <w:lang w:val="en-GB"/>
        </w:rPr>
      </w:r>
      <w:r w:rsidR="00EB07D3" w:rsidRPr="005D2511">
        <w:rPr>
          <w:lang w:val="en-GB"/>
        </w:rPr>
        <w:fldChar w:fldCharType="separate"/>
      </w:r>
      <w:r w:rsidR="00360179" w:rsidRPr="005D2511">
        <w:rPr>
          <w:noProof/>
          <w:lang w:val="en-GB"/>
        </w:rPr>
        <w:t>[</w:t>
      </w:r>
      <w:hyperlink w:anchor="_ENREF_26" w:tooltip="Gumus, 2015 #1456" w:history="1">
        <w:r w:rsidR="00A15A72" w:rsidRPr="005D2511">
          <w:rPr>
            <w:noProof/>
            <w:lang w:val="en-GB"/>
          </w:rPr>
          <w:t>26</w:t>
        </w:r>
      </w:hyperlink>
      <w:r w:rsidR="00360179" w:rsidRPr="005D2511">
        <w:rPr>
          <w:noProof/>
          <w:lang w:val="en-GB"/>
        </w:rPr>
        <w:t>,</w:t>
      </w:r>
      <w:hyperlink w:anchor="_ENREF_27" w:tooltip="Fernandes, 2015 #1457" w:history="1">
        <w:r w:rsidR="00A15A72" w:rsidRPr="005D2511">
          <w:rPr>
            <w:noProof/>
            <w:lang w:val="en-GB"/>
          </w:rPr>
          <w:t>27</w:t>
        </w:r>
      </w:hyperlink>
      <w:r w:rsidR="00360179" w:rsidRPr="005D2511">
        <w:rPr>
          <w:noProof/>
          <w:lang w:val="en-GB"/>
        </w:rPr>
        <w:t>]</w:t>
      </w:r>
      <w:r w:rsidR="00EB07D3" w:rsidRPr="005D2511">
        <w:rPr>
          <w:lang w:val="en-GB"/>
        </w:rPr>
        <w:fldChar w:fldCharType="end"/>
      </w:r>
      <w:r w:rsidR="00C55E9B" w:rsidRPr="005D2511">
        <w:rPr>
          <w:lang w:val="en-GB"/>
        </w:rPr>
        <w:t>.</w:t>
      </w:r>
      <w:r w:rsidR="000F4119" w:rsidRPr="005D2511">
        <w:rPr>
          <w:lang w:val="en-GB"/>
        </w:rPr>
        <w:t xml:space="preserve"> Intranasal dexmedetomidine was also used as rescue sedative with high success rate in failed chloral sedation </w:t>
      </w:r>
      <w:r w:rsidR="00360179" w:rsidRPr="005D2511">
        <w:rPr>
          <w:lang w:val="en-GB"/>
        </w:rPr>
        <w:fldChar w:fldCharType="begin"/>
      </w:r>
      <w:r w:rsidR="00A15A72" w:rsidRPr="005D2511">
        <w:rPr>
          <w:lang w:val="en-GB"/>
        </w:rPr>
        <w:instrText xml:space="preserve"> ADDIN EN.CITE &lt;EndNote&gt;&lt;Cite&gt;&lt;Author&gt;Li&lt;/Author&gt;&lt;Year&gt;2014&lt;/Year&gt;&lt;RecNum&gt;1240&lt;/RecNum&gt;&lt;DisplayText&gt;[28]&lt;/DisplayText&gt;&lt;record&gt;&lt;rec-number&gt;1240&lt;/rec-number&gt;&lt;foreign-keys&gt;&lt;key app="EN" db-id="vaffe20epd5reueea0cvzt2wfeet0vpxas5x" timestamp="1395239195"&gt;1240&lt;/key&gt;&lt;/foreign-keys&gt;&lt;ref-type name="Journal Article"&gt;17&lt;/ref-type&gt;&lt;contributors&gt;&lt;authors&gt;&lt;author&gt;Li, B. L.&lt;/author&gt;&lt;author&gt;Yuen, V. M.&lt;/author&gt;&lt;author&gt;Song, X. R.&lt;/author&gt;&lt;author&gt;Ye, J.&lt;/author&gt;&lt;author&gt;Ni, J.&lt;/author&gt;&lt;author&gt;Huang, J. X.&lt;/author&gt;&lt;author&gt;Irwin, M. G.&lt;/author&gt;&lt;/authors&gt;&lt;/contributors&gt;&lt;auth-address&gt;Department of Anaesthesiology, Guangzhou Women and Children&amp;apos;s Medical Centre of Guangzhou Medical University, Guangzhou, China.&lt;/auth-address&gt;&lt;titles&gt;&lt;title&gt;Intranasal dexmedetomidine following failed chloral hydrate sedation in childre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240-4&lt;/pages&gt;&lt;volume&gt;69&lt;/volume&gt;&lt;number&gt;3&lt;/number&gt;&lt;edition&gt;2014/01/23&lt;/edition&gt;&lt;dates&gt;&lt;year&gt;2014&lt;/year&gt;&lt;pub-dates&gt;&lt;date&gt;Mar&lt;/date&gt;&lt;/pub-dates&gt;&lt;/dates&gt;&lt;isbn&gt;1365-2044 (Electronic)&amp;#xD;0003-2409 (Linking)&lt;/isbn&gt;&lt;accession-num&gt;24447296&lt;/accession-num&gt;&lt;urls&gt;&lt;related-urls&gt;&lt;url&gt;http://www.ncbi.nlm.nih.gov/pubmed/24447296&lt;/url&gt;&lt;/related-urls&gt;&lt;/urls&gt;&lt;electronic-resource-num&gt;10.1111/anae.12533&lt;/electronic-resource-num&gt;&lt;/record&gt;&lt;/Cite&gt;&lt;/EndNote&gt;</w:instrText>
      </w:r>
      <w:r w:rsidR="00360179" w:rsidRPr="005D2511">
        <w:rPr>
          <w:lang w:val="en-GB"/>
        </w:rPr>
        <w:fldChar w:fldCharType="separate"/>
      </w:r>
      <w:r w:rsidR="00360179" w:rsidRPr="005D2511">
        <w:rPr>
          <w:noProof/>
          <w:lang w:val="en-GB"/>
        </w:rPr>
        <w:t>[</w:t>
      </w:r>
      <w:hyperlink w:anchor="_ENREF_28" w:tooltip="Li, 2014 #1240" w:history="1">
        <w:r w:rsidR="00A15A72" w:rsidRPr="005D2511">
          <w:rPr>
            <w:noProof/>
            <w:lang w:val="en-GB"/>
          </w:rPr>
          <w:t>28</w:t>
        </w:r>
      </w:hyperlink>
      <w:r w:rsidR="00360179" w:rsidRPr="005D2511">
        <w:rPr>
          <w:noProof/>
          <w:lang w:val="en-GB"/>
        </w:rPr>
        <w:t>]</w:t>
      </w:r>
      <w:r w:rsidR="00360179" w:rsidRPr="005D2511">
        <w:rPr>
          <w:lang w:val="en-GB"/>
        </w:rPr>
        <w:fldChar w:fldCharType="end"/>
      </w:r>
      <w:r w:rsidR="00360179" w:rsidRPr="005D2511">
        <w:rPr>
          <w:lang w:val="en-GB"/>
        </w:rPr>
        <w:t>.</w:t>
      </w:r>
    </w:p>
    <w:p w14:paraId="140DB75B" w14:textId="09899455" w:rsidR="002814EF" w:rsidRPr="005D2511" w:rsidRDefault="00036342" w:rsidP="007D31D8">
      <w:pPr>
        <w:spacing w:line="360" w:lineRule="auto"/>
        <w:rPr>
          <w:lang w:val="en-GB"/>
        </w:rPr>
      </w:pPr>
      <w:r w:rsidRPr="005D2511">
        <w:rPr>
          <w:lang w:val="en-GB"/>
        </w:rPr>
        <w:t xml:space="preserve">Although dexmedetomidine is more expensive </w:t>
      </w:r>
      <w:r w:rsidR="004635EB" w:rsidRPr="005D2511">
        <w:rPr>
          <w:lang w:val="en-GB"/>
        </w:rPr>
        <w:t>than</w:t>
      </w:r>
      <w:r w:rsidRPr="005D2511">
        <w:rPr>
          <w:lang w:val="en-GB"/>
        </w:rPr>
        <w:t xml:space="preserve"> chloral hydrate, it is e</w:t>
      </w:r>
      <w:r w:rsidR="00DF00C5" w:rsidRPr="005D2511">
        <w:rPr>
          <w:lang w:val="en-GB"/>
        </w:rPr>
        <w:t>asier to administer</w:t>
      </w:r>
      <w:r w:rsidRPr="005D2511">
        <w:rPr>
          <w:lang w:val="en-GB"/>
        </w:rPr>
        <w:t xml:space="preserve"> and is associ</w:t>
      </w:r>
      <w:r w:rsidR="00926622" w:rsidRPr="005D2511">
        <w:rPr>
          <w:lang w:val="en-GB"/>
        </w:rPr>
        <w:t xml:space="preserve">ated with less aversive </w:t>
      </w:r>
      <w:r w:rsidR="00C55E9B" w:rsidRPr="005D2511">
        <w:rPr>
          <w:lang w:val="en-GB"/>
        </w:rPr>
        <w:t>behaviour</w:t>
      </w:r>
      <w:r w:rsidRPr="005D2511">
        <w:rPr>
          <w:lang w:val="en-GB"/>
        </w:rPr>
        <w:t xml:space="preserve">. </w:t>
      </w:r>
      <w:r w:rsidR="00C11C90" w:rsidRPr="005D2511">
        <w:rPr>
          <w:lang w:val="en-GB"/>
        </w:rPr>
        <w:t xml:space="preserve">While it was difficult to </w:t>
      </w:r>
      <w:r w:rsidR="004635EB" w:rsidRPr="005D2511">
        <w:rPr>
          <w:lang w:val="en-GB"/>
        </w:rPr>
        <w:t xml:space="preserve">determine </w:t>
      </w:r>
      <w:r w:rsidR="00C11C90" w:rsidRPr="005D2511">
        <w:rPr>
          <w:lang w:val="en-GB"/>
        </w:rPr>
        <w:t>the incidence of nausea associated with oral chloral hydrate, a</w:t>
      </w:r>
      <w:r w:rsidR="00234685" w:rsidRPr="005D2511">
        <w:rPr>
          <w:lang w:val="en-GB"/>
        </w:rPr>
        <w:t xml:space="preserve">pproximately 5% of the children vomited </w:t>
      </w:r>
      <w:r w:rsidR="00F17FD6" w:rsidRPr="005D2511">
        <w:rPr>
          <w:lang w:val="en-GB"/>
        </w:rPr>
        <w:t>after</w:t>
      </w:r>
      <w:r w:rsidR="00234685" w:rsidRPr="005D2511">
        <w:rPr>
          <w:lang w:val="en-GB"/>
        </w:rPr>
        <w:t xml:space="preserve"> administration</w:t>
      </w:r>
      <w:r w:rsidR="00C11C90" w:rsidRPr="005D2511">
        <w:rPr>
          <w:lang w:val="en-GB"/>
        </w:rPr>
        <w:t xml:space="preserve"> in this study. </w:t>
      </w:r>
      <w:r w:rsidR="00EB07D3" w:rsidRPr="005D2511">
        <w:rPr>
          <w:lang w:val="en-GB"/>
        </w:rPr>
        <w:t xml:space="preserve">While in one report the incidence of </w:t>
      </w:r>
      <w:r w:rsidR="00DC6591" w:rsidRPr="005D2511">
        <w:rPr>
          <w:lang w:val="en-GB"/>
        </w:rPr>
        <w:t xml:space="preserve">gastrointestinal side effects </w:t>
      </w:r>
      <w:r w:rsidR="00EB07D3" w:rsidRPr="005D2511">
        <w:rPr>
          <w:lang w:val="en-GB"/>
        </w:rPr>
        <w:t xml:space="preserve">was reported to be 3% </w:t>
      </w:r>
      <w:r w:rsidR="00DC6591" w:rsidRPr="005D2511">
        <w:rPr>
          <w:lang w:val="en-GB"/>
        </w:rPr>
        <w:t>after chloral hydrate sedation</w:t>
      </w:r>
      <w:r w:rsidR="00C55E9B"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Malviya&lt;/Author&gt;&lt;Year&gt;2000&lt;/Year&gt;&lt;RecNum&gt;1236&lt;/RecNum&gt;&lt;DisplayText&gt;[4]&lt;/DisplayText&gt;&lt;record&gt;&lt;rec-number&gt;1236&lt;/rec-number&gt;&lt;foreign-keys&gt;&lt;key app="EN" db-id="vaffe20epd5reueea0cvzt2wfeet0vpxas5x" timestamp="1389452651"&gt;1236&lt;/key&gt;&lt;/foreign-keys&gt;&lt;ref-type name="Journal Article"&gt;17&lt;/ref-type&gt;&lt;contributors&gt;&lt;authors&gt;&lt;author&gt;Malviya, S.&lt;/author&gt;&lt;author&gt;Voepel-Lewis, T.&lt;/author&gt;&lt;author&gt;Prochaska, G.&lt;/author&gt;&lt;author&gt;Tait, A. R.&lt;/author&gt;&lt;/authors&gt;&lt;/contributors&gt;&lt;auth-address&gt;Department of Anesthesiology, University of Michigan Health Systems, Ann Arbor, Michigan, USA. smalviya@umich.edu&lt;/auth-address&gt;&lt;titles&gt;&lt;title&gt;Prolonged recovery and delayed side effects of sedation for diagnostic imaging studies in children&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42&lt;/pages&gt;&lt;volume&gt;105&lt;/volume&gt;&lt;number&gt;3&lt;/number&gt;&lt;edition&gt;2000/03/04&lt;/edition&gt;&lt;keywords&gt;&lt;keyword&gt;Adolescent&lt;/keyword&gt;&lt;keyword&gt;*Anesthesia Recovery Period&lt;/keyword&gt;&lt;keyword&gt;Anesthetics, Intravenous/adverse effects&lt;/keyword&gt;&lt;keyword&gt;Child&lt;/keyword&gt;&lt;keyword&gt;Child, Preschool&lt;/keyword&gt;&lt;keyword&gt;Chloral Hydrate/adverse effects&lt;/keyword&gt;&lt;keyword&gt;*Conscious Sedation/adverse effects&lt;/keyword&gt;&lt;keyword&gt;Female&lt;/keyword&gt;&lt;keyword&gt;Humans&lt;/keyword&gt;&lt;keyword&gt;Hypnotics and Sedatives/adverse effects&lt;/keyword&gt;&lt;keyword&gt;Infant&lt;/keyword&gt;&lt;keyword&gt;Magnetic Resonance Imaging&lt;/keyword&gt;&lt;keyword&gt;Male&lt;/keyword&gt;&lt;keyword&gt;Midazolam/adverse effects&lt;/keyword&gt;&lt;keyword&gt;Time Factors&lt;/keyword&gt;&lt;keyword&gt;Tomography, X-Ray Computed&lt;/keyword&gt;&lt;/keywords&gt;&lt;dates&gt;&lt;year&gt;2000&lt;/year&gt;&lt;pub-dates&gt;&lt;date&gt;Mar&lt;/date&gt;&lt;/pub-dates&gt;&lt;/dates&gt;&lt;isbn&gt;1098-4275 (Electronic)&amp;#xD;0031-4005 (Linking)&lt;/isbn&gt;&lt;accession-num&gt;10699144&lt;/accession-num&gt;&lt;urls&gt;&lt;related-urls&gt;&lt;url&gt;http://www.ncbi.nlm.nih.gov/pubmed/10699144&lt;/url&gt;&lt;/related-urls&gt;&lt;/urls&gt;&lt;/record&gt;&lt;/Cite&gt;&lt;/EndNote&gt;</w:instrText>
      </w:r>
      <w:r w:rsidR="000A5270" w:rsidRPr="005D2511">
        <w:rPr>
          <w:lang w:val="en-GB"/>
        </w:rPr>
        <w:fldChar w:fldCharType="separate"/>
      </w:r>
      <w:r w:rsidR="00296163" w:rsidRPr="005D2511">
        <w:rPr>
          <w:noProof/>
          <w:lang w:val="en-GB"/>
        </w:rPr>
        <w:t>[</w:t>
      </w:r>
      <w:hyperlink w:anchor="_ENREF_4" w:tooltip="Malviya, 2000 #1236" w:history="1">
        <w:r w:rsidR="00A15A72" w:rsidRPr="005D2511">
          <w:rPr>
            <w:noProof/>
            <w:lang w:val="en-GB"/>
          </w:rPr>
          <w:t>4</w:t>
        </w:r>
      </w:hyperlink>
      <w:r w:rsidR="00296163" w:rsidRPr="005D2511">
        <w:rPr>
          <w:noProof/>
          <w:lang w:val="en-GB"/>
        </w:rPr>
        <w:t>]</w:t>
      </w:r>
      <w:r w:rsidR="000A5270" w:rsidRPr="005D2511">
        <w:rPr>
          <w:lang w:val="en-GB"/>
        </w:rPr>
        <w:fldChar w:fldCharType="end"/>
      </w:r>
      <w:r w:rsidR="00C55E9B" w:rsidRPr="005D2511">
        <w:rPr>
          <w:lang w:val="en-GB"/>
        </w:rPr>
        <w:t>,</w:t>
      </w:r>
      <w:r w:rsidR="00EB07D3" w:rsidRPr="005D2511">
        <w:rPr>
          <w:lang w:val="en-GB"/>
        </w:rPr>
        <w:t xml:space="preserve"> n</w:t>
      </w:r>
      <w:r w:rsidR="00C061C3" w:rsidRPr="005D2511">
        <w:rPr>
          <w:lang w:val="en-GB"/>
        </w:rPr>
        <w:t>ausea and vomiting</w:t>
      </w:r>
      <w:r w:rsidR="00DC6591" w:rsidRPr="005D2511">
        <w:rPr>
          <w:lang w:val="en-GB"/>
        </w:rPr>
        <w:t xml:space="preserve"> was reported to be as high as 8.3% and 17.5% </w:t>
      </w:r>
      <w:r w:rsidR="00E57ADC" w:rsidRPr="005D2511">
        <w:rPr>
          <w:lang w:val="en-GB"/>
        </w:rPr>
        <w:t xml:space="preserve">in children who had </w:t>
      </w:r>
      <w:r w:rsidR="00DC6591" w:rsidRPr="005D2511">
        <w:rPr>
          <w:lang w:val="en-GB"/>
        </w:rPr>
        <w:t xml:space="preserve">50 </w:t>
      </w:r>
      <w:r w:rsidR="00AD3C12" w:rsidRPr="005D2511">
        <w:rPr>
          <w:lang w:val="en-GB"/>
        </w:rPr>
        <w:t>and 100</w:t>
      </w:r>
      <w:r w:rsidR="004635EB" w:rsidRPr="005D2511">
        <w:rPr>
          <w:lang w:val="en-GB"/>
        </w:rPr>
        <w:t xml:space="preserve"> </w:t>
      </w:r>
      <w:r w:rsidR="00C36D30" w:rsidRPr="005D2511">
        <w:rPr>
          <w:lang w:val="en-GB"/>
        </w:rPr>
        <w:t>mg.</w:t>
      </w:r>
      <w:r w:rsidR="00C061C3" w:rsidRPr="005D2511">
        <w:rPr>
          <w:lang w:val="en-GB"/>
        </w:rPr>
        <w:t>kg</w:t>
      </w:r>
      <w:r w:rsidR="00C36D30" w:rsidRPr="005D2511">
        <w:rPr>
          <w:vertAlign w:val="superscript"/>
          <w:lang w:val="en-GB"/>
        </w:rPr>
        <w:t>-1</w:t>
      </w:r>
      <w:r w:rsidR="004635EB" w:rsidRPr="005D2511">
        <w:rPr>
          <w:lang w:val="en-GB"/>
        </w:rPr>
        <w:t>,</w:t>
      </w:r>
      <w:r w:rsidR="00C061C3" w:rsidRPr="005D2511">
        <w:rPr>
          <w:lang w:val="en-GB"/>
        </w:rPr>
        <w:t xml:space="preserve"> </w:t>
      </w:r>
      <w:r w:rsidR="00E57ADC" w:rsidRPr="005D2511">
        <w:rPr>
          <w:lang w:val="en-GB"/>
        </w:rPr>
        <w:t>respectively</w:t>
      </w:r>
      <w:r w:rsidR="00C55E9B" w:rsidRPr="005D2511">
        <w:rPr>
          <w:lang w:val="en-GB"/>
        </w:rPr>
        <w:t xml:space="preserve"> </w:t>
      </w:r>
      <w:r w:rsidR="000A5270" w:rsidRPr="005D2511">
        <w:rPr>
          <w:lang w:val="en-GB"/>
        </w:rPr>
        <w:fldChar w:fldCharType="begin">
          <w:fldData xml:space="preserve">PEVuZE5vdGU+PENpdGU+PEF1dGhvcj5HdW11czwvQXV0aG9yPjxZZWFyPjIwMTU8L1llYXI+PFJl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</w:fldData>
        </w:fldChar>
      </w:r>
      <w:r w:rsidR="00A15A72" w:rsidRPr="005D2511">
        <w:rPr>
          <w:lang w:val="en-GB"/>
        </w:rPr>
        <w:instrText xml:space="preserve"> ADDIN EN.CITE </w:instrText>
      </w:r>
      <w:r w:rsidR="00A15A72" w:rsidRPr="005D2511">
        <w:rPr>
          <w:lang w:val="en-GB"/>
        </w:rPr>
        <w:fldChar w:fldCharType="begin">
          <w:fldData xml:space="preserve">PEVuZE5vdGU+PENpdGU+PEF1dGhvcj5HdW11czwvQXV0aG9yPjxZZWFyPjIwMTU8L1llYXI+PFJl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360179" w:rsidRPr="005D2511">
        <w:rPr>
          <w:noProof/>
          <w:lang w:val="en-GB"/>
        </w:rPr>
        <w:t>[</w:t>
      </w:r>
      <w:hyperlink w:anchor="_ENREF_26" w:tooltip="Gumus, 2015 #1456" w:history="1">
        <w:r w:rsidR="00A15A72" w:rsidRPr="005D2511">
          <w:rPr>
            <w:noProof/>
            <w:lang w:val="en-GB"/>
          </w:rPr>
          <w:t>26</w:t>
        </w:r>
      </w:hyperlink>
      <w:r w:rsidR="00360179" w:rsidRPr="005D2511">
        <w:rPr>
          <w:noProof/>
          <w:lang w:val="en-GB"/>
        </w:rPr>
        <w:t>]</w:t>
      </w:r>
      <w:r w:rsidR="000A5270" w:rsidRPr="005D2511">
        <w:rPr>
          <w:lang w:val="en-GB"/>
        </w:rPr>
        <w:fldChar w:fldCharType="end"/>
      </w:r>
      <w:r w:rsidR="00C55E9B" w:rsidRPr="005D2511">
        <w:rPr>
          <w:lang w:val="en-GB"/>
        </w:rPr>
        <w:t>.</w:t>
      </w:r>
      <w:r w:rsidR="00C11C90" w:rsidRPr="005D2511">
        <w:rPr>
          <w:lang w:val="en-GB"/>
        </w:rPr>
        <w:t xml:space="preserve"> </w:t>
      </w:r>
      <w:r w:rsidR="00400C29" w:rsidRPr="005D2511">
        <w:rPr>
          <w:lang w:val="en-GB"/>
        </w:rPr>
        <w:t>It was 30% in another study</w:t>
      </w:r>
      <w:r w:rsidR="00C55E9B"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Coskun&lt;/Author&gt;&lt;Year&gt;2001&lt;/Year&gt;&lt;RecNum&gt;1470&lt;/RecNum&gt;&lt;DisplayText&gt;[3]&lt;/DisplayText&gt;&lt;record&gt;&lt;rec-number&gt;1470&lt;/rec-number&gt;&lt;foreign-keys&gt;&lt;key app="EN" db-id="vaffe20epd5reueea0cvzt2wfeet0vpxas5x" timestamp="1475545422"&gt;1470&lt;/key&gt;&lt;/foreign-keys&gt;&lt;ref-type name="Journal Article"&gt;17&lt;/ref-type&gt;&lt;contributors&gt;&lt;authors&gt;&lt;author&gt;Coskun, Senol&lt;/author&gt;&lt;author&gt;Yuksel, Hasan&lt;/author&gt;&lt;author&gt;Onag, Ali&lt;/author&gt;&lt;/authors&gt;&lt;/contributors&gt;&lt;titles&gt;&lt;title&gt;Chloralhydrate in children undergoing echocardiography&lt;/title&gt;&lt;secondary-title&gt;The Indian Journal of Pediatrics&lt;/secondary-title&gt;&lt;/titles&gt;&lt;periodical&gt;&lt;full-title&gt;The Indian Journal of Pediatrics&lt;/full-title&gt;&lt;/periodical&gt;&lt;pages&gt;319-322&lt;/pages&gt;&lt;volume&gt;68&lt;/volume&gt;&lt;number&gt;4&lt;/number&gt;&lt;dates&gt;&lt;year&gt;2001&lt;/year&gt;&lt;/dates&gt;&lt;isbn&gt;0019-5456&lt;/isbn&gt;&lt;urls&gt;&lt;/urls&gt;&lt;/record&gt;&lt;/Cite&gt;&lt;/EndNote&gt;</w:instrText>
      </w:r>
      <w:r w:rsidR="000A5270" w:rsidRPr="005D2511">
        <w:rPr>
          <w:lang w:val="en-GB"/>
        </w:rPr>
        <w:fldChar w:fldCharType="separate"/>
      </w:r>
      <w:r w:rsidR="00296163" w:rsidRPr="005D2511">
        <w:rPr>
          <w:noProof/>
          <w:lang w:val="en-GB"/>
        </w:rPr>
        <w:t>[</w:t>
      </w:r>
      <w:hyperlink w:anchor="_ENREF_3" w:tooltip="Coskun, 2001 #1470" w:history="1">
        <w:r w:rsidR="00A15A72" w:rsidRPr="005D2511">
          <w:rPr>
            <w:noProof/>
            <w:lang w:val="en-GB"/>
          </w:rPr>
          <w:t>3</w:t>
        </w:r>
      </w:hyperlink>
      <w:r w:rsidR="00296163" w:rsidRPr="005D2511">
        <w:rPr>
          <w:noProof/>
          <w:lang w:val="en-GB"/>
        </w:rPr>
        <w:t>]</w:t>
      </w:r>
      <w:r w:rsidR="000A5270" w:rsidRPr="005D2511">
        <w:rPr>
          <w:lang w:val="en-GB"/>
        </w:rPr>
        <w:fldChar w:fldCharType="end"/>
      </w:r>
      <w:r w:rsidR="00C55E9B" w:rsidRPr="005D2511">
        <w:rPr>
          <w:lang w:val="en-GB"/>
        </w:rPr>
        <w:t>.</w:t>
      </w:r>
      <w:r w:rsidR="00400C29" w:rsidRPr="005D2511">
        <w:rPr>
          <w:lang w:val="en-GB"/>
        </w:rPr>
        <w:t xml:space="preserve"> </w:t>
      </w:r>
      <w:r w:rsidR="00C061C3" w:rsidRPr="005D2511">
        <w:rPr>
          <w:lang w:val="en-GB"/>
        </w:rPr>
        <w:t>The difference in incidence may be</w:t>
      </w:r>
      <w:r w:rsidR="007A7AE8" w:rsidRPr="005D2511">
        <w:rPr>
          <w:lang w:val="en-GB"/>
        </w:rPr>
        <w:t xml:space="preserve"> secondary to </w:t>
      </w:r>
      <w:r w:rsidR="00E57ADC" w:rsidRPr="005D2511">
        <w:rPr>
          <w:lang w:val="en-GB"/>
        </w:rPr>
        <w:t xml:space="preserve">the </w:t>
      </w:r>
      <w:r w:rsidR="00EB07D3" w:rsidRPr="005D2511">
        <w:rPr>
          <w:lang w:val="en-GB"/>
        </w:rPr>
        <w:t xml:space="preserve">difference in dose, </w:t>
      </w:r>
      <w:r w:rsidR="007A7AE8" w:rsidRPr="005D2511">
        <w:rPr>
          <w:lang w:val="en-GB"/>
        </w:rPr>
        <w:t xml:space="preserve">formula </w:t>
      </w:r>
      <w:r w:rsidR="00EB07D3" w:rsidRPr="005D2511">
        <w:rPr>
          <w:lang w:val="en-GB"/>
        </w:rPr>
        <w:t>or reporting threshold</w:t>
      </w:r>
      <w:r w:rsidR="007A7AE8" w:rsidRPr="005D2511">
        <w:rPr>
          <w:lang w:val="en-GB"/>
        </w:rPr>
        <w:t xml:space="preserve">. </w:t>
      </w:r>
      <w:r w:rsidR="00EB07D3" w:rsidRPr="005D2511">
        <w:rPr>
          <w:lang w:val="en-GB"/>
        </w:rPr>
        <w:t xml:space="preserve">Nevertheless, </w:t>
      </w:r>
      <w:r w:rsidR="00F17FD6" w:rsidRPr="005D2511">
        <w:rPr>
          <w:lang w:val="en-GB"/>
        </w:rPr>
        <w:t xml:space="preserve">nausea and vomiting have not been reported with </w:t>
      </w:r>
      <w:r w:rsidR="00DF00C5" w:rsidRPr="005D2511">
        <w:rPr>
          <w:lang w:val="en-GB"/>
        </w:rPr>
        <w:t>intran</w:t>
      </w:r>
      <w:r w:rsidR="003A6706" w:rsidRPr="005D2511">
        <w:rPr>
          <w:lang w:val="en-GB"/>
        </w:rPr>
        <w:t>asal dexmedeto</w:t>
      </w:r>
      <w:r w:rsidR="00DF00C5" w:rsidRPr="005D2511">
        <w:rPr>
          <w:lang w:val="en-GB"/>
        </w:rPr>
        <w:t xml:space="preserve">midine administration. </w:t>
      </w:r>
    </w:p>
    <w:p w14:paraId="6D3FC7B7" w14:textId="1E889544" w:rsidR="00CD35CC" w:rsidRPr="005D2511" w:rsidRDefault="000E7A32" w:rsidP="007D31D8">
      <w:pPr>
        <w:spacing w:line="360" w:lineRule="auto"/>
        <w:rPr>
          <w:lang w:val="en-GB"/>
        </w:rPr>
      </w:pPr>
      <w:r w:rsidRPr="005D2511">
        <w:rPr>
          <w:lang w:val="en-GB"/>
        </w:rPr>
        <w:t xml:space="preserve">No children who received intranasal dexmedetomidine </w:t>
      </w:r>
      <w:r w:rsidR="00BC28B7" w:rsidRPr="005D2511">
        <w:rPr>
          <w:lang w:val="en-GB"/>
        </w:rPr>
        <w:t xml:space="preserve">in this study </w:t>
      </w:r>
      <w:r w:rsidRPr="005D2511">
        <w:rPr>
          <w:lang w:val="en-GB"/>
        </w:rPr>
        <w:t>had adverse respiratory events and l</w:t>
      </w:r>
      <w:r w:rsidR="00CD35CC" w:rsidRPr="005D2511">
        <w:rPr>
          <w:lang w:val="en-GB"/>
        </w:rPr>
        <w:t>ess than 2% who received chloral hydrate experienced oxygen desaturation requir</w:t>
      </w:r>
      <w:r w:rsidR="004635EB" w:rsidRPr="005D2511">
        <w:rPr>
          <w:lang w:val="en-GB"/>
        </w:rPr>
        <w:t>ing</w:t>
      </w:r>
      <w:r w:rsidR="00CD35CC" w:rsidRPr="005D2511">
        <w:rPr>
          <w:lang w:val="en-GB"/>
        </w:rPr>
        <w:t xml:space="preserve"> oxygen therapy</w:t>
      </w:r>
      <w:r w:rsidR="00542BA4" w:rsidRPr="005D2511">
        <w:rPr>
          <w:lang w:val="en-GB"/>
        </w:rPr>
        <w:t xml:space="preserve">, similar to </w:t>
      </w:r>
      <w:r w:rsidR="008247A9" w:rsidRPr="005D2511">
        <w:rPr>
          <w:lang w:val="en-GB"/>
        </w:rPr>
        <w:t xml:space="preserve">results reported in </w:t>
      </w:r>
      <w:r w:rsidR="00542BA4" w:rsidRPr="005D2511">
        <w:rPr>
          <w:lang w:val="en-GB"/>
        </w:rPr>
        <w:t>two previous studies</w:t>
      </w:r>
      <w:r w:rsidR="00C55E9B" w:rsidRPr="005D2511">
        <w:rPr>
          <w:lang w:val="en-GB"/>
        </w:rPr>
        <w:t xml:space="preserve"> </w:t>
      </w:r>
      <w:r w:rsidR="007E413E" w:rsidRPr="005D2511">
        <w:rPr>
          <w:lang w:val="en-GB"/>
        </w:rPr>
        <w:fldChar w:fldCharType="begin">
          <w:fldData xml:space="preserve">PEVuZE5vdGU+PENpdGU+PEF1dGhvcj5NYWx2aXlhPC9BdXRob3I+PFllYXI+MjAwMDwvWWVhcj48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RTQyPC9w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</w:fldData>
        </w:fldChar>
      </w:r>
      <w:r w:rsidR="00A15A72" w:rsidRPr="005D2511">
        <w:rPr>
          <w:lang w:val="en-GB"/>
        </w:rPr>
        <w:instrText xml:space="preserve"> ADDIN EN.CITE </w:instrText>
      </w:r>
      <w:r w:rsidR="00A15A72" w:rsidRPr="005D2511">
        <w:rPr>
          <w:lang w:val="en-GB"/>
        </w:rPr>
        <w:fldChar w:fldCharType="begin">
          <w:fldData xml:space="preserve">PEVuZE5vdGU+PENpdGU+PEF1dGhvcj5NYWx2aXlhPC9BdXRob3I+PFllYXI+MjAwMDwvWWVhcj48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7E413E" w:rsidRPr="005D2511">
        <w:rPr>
          <w:lang w:val="en-GB"/>
        </w:rPr>
      </w:r>
      <w:r w:rsidR="007E413E" w:rsidRPr="005D2511">
        <w:rPr>
          <w:lang w:val="en-GB"/>
        </w:rPr>
        <w:fldChar w:fldCharType="separate"/>
      </w:r>
      <w:r w:rsidR="00360179" w:rsidRPr="005D2511">
        <w:rPr>
          <w:noProof/>
          <w:lang w:val="en-GB"/>
        </w:rPr>
        <w:t>[</w:t>
      </w:r>
      <w:hyperlink w:anchor="_ENREF_4" w:tooltip="Malviya, 2000 #1236" w:history="1">
        <w:r w:rsidR="00A15A72" w:rsidRPr="005D2511">
          <w:rPr>
            <w:noProof/>
            <w:lang w:val="en-GB"/>
          </w:rPr>
          <w:t>4</w:t>
        </w:r>
      </w:hyperlink>
      <w:r w:rsidR="00360179" w:rsidRPr="005D2511">
        <w:rPr>
          <w:noProof/>
          <w:lang w:val="en-GB"/>
        </w:rPr>
        <w:t>,</w:t>
      </w:r>
      <w:hyperlink w:anchor="_ENREF_26" w:tooltip="Gumus, 2015 #1456" w:history="1">
        <w:r w:rsidR="00A15A72" w:rsidRPr="005D2511">
          <w:rPr>
            <w:noProof/>
            <w:lang w:val="en-GB"/>
          </w:rPr>
          <w:t>26</w:t>
        </w:r>
      </w:hyperlink>
      <w:r w:rsidR="00360179" w:rsidRPr="005D2511">
        <w:rPr>
          <w:noProof/>
          <w:lang w:val="en-GB"/>
        </w:rPr>
        <w:t>]</w:t>
      </w:r>
      <w:r w:rsidR="007E413E" w:rsidRPr="005D2511">
        <w:rPr>
          <w:lang w:val="en-GB"/>
        </w:rPr>
        <w:fldChar w:fldCharType="end"/>
      </w:r>
      <w:r w:rsidR="00C55E9B" w:rsidRPr="005D2511">
        <w:rPr>
          <w:lang w:val="en-GB"/>
        </w:rPr>
        <w:t>.</w:t>
      </w:r>
      <w:r w:rsidR="00CD35CC" w:rsidRPr="005D2511">
        <w:rPr>
          <w:lang w:val="en-GB"/>
        </w:rPr>
        <w:t xml:space="preserve"> </w:t>
      </w:r>
      <w:r w:rsidR="00EB07D3" w:rsidRPr="005D2511">
        <w:rPr>
          <w:lang w:val="en-GB"/>
        </w:rPr>
        <w:t>However</w:t>
      </w:r>
      <w:r w:rsidR="00773024" w:rsidRPr="005D2511">
        <w:rPr>
          <w:lang w:val="en-GB"/>
        </w:rPr>
        <w:t>,</w:t>
      </w:r>
      <w:r w:rsidR="00542BA4" w:rsidRPr="005D2511">
        <w:rPr>
          <w:lang w:val="en-GB"/>
        </w:rPr>
        <w:t xml:space="preserve"> in a crossover </w:t>
      </w:r>
      <w:r w:rsidR="00BC28B7" w:rsidRPr="005D2511">
        <w:rPr>
          <w:lang w:val="en-GB"/>
        </w:rPr>
        <w:t xml:space="preserve">comparison </w:t>
      </w:r>
      <w:r w:rsidR="00542BA4" w:rsidRPr="005D2511">
        <w:rPr>
          <w:lang w:val="en-GB"/>
        </w:rPr>
        <w:t>where children had chloral hydrate for electroencephalography</w:t>
      </w:r>
      <w:r w:rsidR="00EB07D3" w:rsidRPr="005D2511">
        <w:rPr>
          <w:lang w:val="en-GB"/>
        </w:rPr>
        <w:t xml:space="preserve">, the incidence of airway obstruction and desaturation </w:t>
      </w:r>
      <w:r w:rsidR="004635EB" w:rsidRPr="005D2511">
        <w:rPr>
          <w:lang w:val="en-GB"/>
        </w:rPr>
        <w:t xml:space="preserve">were </w:t>
      </w:r>
      <w:r w:rsidR="00EB07D3" w:rsidRPr="005D2511">
        <w:rPr>
          <w:lang w:val="en-GB"/>
        </w:rPr>
        <w:t>reported to be as high as 47% and 17.6%</w:t>
      </w:r>
      <w:r w:rsidR="004635EB" w:rsidRPr="005D2511">
        <w:rPr>
          <w:lang w:val="en-GB"/>
        </w:rPr>
        <w:t>,</w:t>
      </w:r>
      <w:r w:rsidR="00EB07D3" w:rsidRPr="005D2511">
        <w:rPr>
          <w:lang w:val="en-GB"/>
        </w:rPr>
        <w:t xml:space="preserve"> respectively</w:t>
      </w:r>
      <w:r w:rsidR="00C55E9B" w:rsidRPr="005D2511">
        <w:rPr>
          <w:lang w:val="en-GB"/>
        </w:rPr>
        <w:t xml:space="preserve"> </w:t>
      </w:r>
      <w:r w:rsidR="000A5270" w:rsidRPr="005D2511">
        <w:rPr>
          <w:lang w:val="en-GB"/>
        </w:rPr>
        <w:fldChar w:fldCharType="begin">
          <w:fldData xml:space="preserve">PEVuZE5vdGU+PENpdGU+PEF1dGhvcj5GZXJuYW5kZXM8L0F1dGhvcj48WWVhcj4yMDE1PC9ZZWFy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</w:fldData>
        </w:fldChar>
      </w:r>
      <w:r w:rsidR="00A15A72" w:rsidRPr="005D2511">
        <w:rPr>
          <w:lang w:val="en-GB"/>
        </w:rPr>
        <w:instrText xml:space="preserve"> ADDIN EN.CITE </w:instrText>
      </w:r>
      <w:r w:rsidR="00A15A72" w:rsidRPr="005D2511">
        <w:rPr>
          <w:lang w:val="en-GB"/>
        </w:rPr>
        <w:fldChar w:fldCharType="begin">
          <w:fldData xml:space="preserve">PEVuZE5vdGU+PENpdGU+PEF1dGhvcj5GZXJuYW5kZXM8L0F1dGhvcj48WWVhcj4yMDE1PC9ZZWFy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360179" w:rsidRPr="005D2511">
        <w:rPr>
          <w:noProof/>
          <w:lang w:val="en-GB"/>
        </w:rPr>
        <w:t>[</w:t>
      </w:r>
      <w:hyperlink w:anchor="_ENREF_27" w:tooltip="Fernandes, 2015 #1457" w:history="1">
        <w:r w:rsidR="00A15A72" w:rsidRPr="005D2511">
          <w:rPr>
            <w:noProof/>
            <w:lang w:val="en-GB"/>
          </w:rPr>
          <w:t>27</w:t>
        </w:r>
      </w:hyperlink>
      <w:r w:rsidR="00360179" w:rsidRPr="005D2511">
        <w:rPr>
          <w:noProof/>
          <w:lang w:val="en-GB"/>
        </w:rPr>
        <w:t>]</w:t>
      </w:r>
      <w:r w:rsidR="000A5270" w:rsidRPr="005D2511">
        <w:rPr>
          <w:lang w:val="en-GB"/>
        </w:rPr>
        <w:fldChar w:fldCharType="end"/>
      </w:r>
      <w:r w:rsidR="00C55E9B" w:rsidRPr="005D2511">
        <w:rPr>
          <w:lang w:val="en-GB"/>
        </w:rPr>
        <w:t>.</w:t>
      </w:r>
      <w:r w:rsidR="00EB07D3" w:rsidRPr="005D2511">
        <w:rPr>
          <w:lang w:val="en-GB"/>
        </w:rPr>
        <w:t xml:space="preserve"> This could be secondary to the use of</w:t>
      </w:r>
      <w:r w:rsidR="00542BA4" w:rsidRPr="005D2511">
        <w:rPr>
          <w:lang w:val="en-GB"/>
        </w:rPr>
        <w:t xml:space="preserve"> a</w:t>
      </w:r>
      <w:r w:rsidR="00EB07D3" w:rsidRPr="005D2511">
        <w:rPr>
          <w:lang w:val="en-GB"/>
        </w:rPr>
        <w:t xml:space="preserve"> higher dose in children with epilepsy disorders who were already on anti-</w:t>
      </w:r>
      <w:r w:rsidR="002814EF" w:rsidRPr="005D2511">
        <w:rPr>
          <w:lang w:val="en-GB"/>
        </w:rPr>
        <w:t>epileptic medi</w:t>
      </w:r>
      <w:r w:rsidR="00667499" w:rsidRPr="005D2511">
        <w:rPr>
          <w:lang w:val="en-GB"/>
        </w:rPr>
        <w:t>c</w:t>
      </w:r>
      <w:r w:rsidR="002814EF" w:rsidRPr="005D2511">
        <w:rPr>
          <w:lang w:val="en-GB"/>
        </w:rPr>
        <w:t>ations</w:t>
      </w:r>
      <w:r w:rsidR="00EB07D3" w:rsidRPr="005D2511">
        <w:rPr>
          <w:lang w:val="en-GB"/>
        </w:rPr>
        <w:t xml:space="preserve">. </w:t>
      </w:r>
      <w:r w:rsidR="00E57ADC" w:rsidRPr="005D2511">
        <w:rPr>
          <w:lang w:val="en-GB"/>
        </w:rPr>
        <w:t xml:space="preserve">No respiratory depression was reported in the same group of children when they received dexmedetomidine for the same procedure. The </w:t>
      </w:r>
      <w:r w:rsidR="00BC28B7" w:rsidRPr="005D2511">
        <w:rPr>
          <w:lang w:val="en-GB"/>
        </w:rPr>
        <w:t>absence of respiratory depression with</w:t>
      </w:r>
      <w:r w:rsidR="00E57ADC" w:rsidRPr="005D2511">
        <w:rPr>
          <w:lang w:val="en-GB"/>
        </w:rPr>
        <w:t xml:space="preserve"> </w:t>
      </w:r>
      <w:r w:rsidR="003F3F55" w:rsidRPr="005D2511">
        <w:rPr>
          <w:lang w:val="en-GB"/>
        </w:rPr>
        <w:t>dexmedetomidine</w:t>
      </w:r>
      <w:r w:rsidR="00E57ADC" w:rsidRPr="005D2511">
        <w:rPr>
          <w:lang w:val="en-GB"/>
        </w:rPr>
        <w:t xml:space="preserve"> is</w:t>
      </w:r>
      <w:r w:rsidR="00EB07D3" w:rsidRPr="005D2511">
        <w:rPr>
          <w:lang w:val="en-GB"/>
        </w:rPr>
        <w:t xml:space="preserve"> an important advantage over chloral hydrate. </w:t>
      </w:r>
    </w:p>
    <w:p w14:paraId="42DDB762" w14:textId="7D6A75A7" w:rsidR="007D7AEC" w:rsidRPr="005D2511" w:rsidRDefault="00DF00C5" w:rsidP="007D31D8">
      <w:pPr>
        <w:spacing w:line="360" w:lineRule="auto"/>
        <w:rPr>
          <w:lang w:val="en-GB"/>
        </w:rPr>
      </w:pPr>
      <w:r w:rsidRPr="005D2511">
        <w:rPr>
          <w:lang w:val="en-GB"/>
        </w:rPr>
        <w:t>Similar to previous report</w:t>
      </w:r>
      <w:r w:rsidR="003F3F55" w:rsidRPr="005D2511">
        <w:rPr>
          <w:lang w:val="en-GB"/>
        </w:rPr>
        <w:t>s</w:t>
      </w:r>
      <w:r w:rsidRPr="005D2511">
        <w:rPr>
          <w:lang w:val="en-GB"/>
        </w:rPr>
        <w:t>, the most common complications</w:t>
      </w:r>
      <w:r w:rsidR="00CD35CC" w:rsidRPr="005D2511">
        <w:rPr>
          <w:lang w:val="en-GB"/>
        </w:rPr>
        <w:t xml:space="preserve"> associated with chloral hydrate after discharge</w:t>
      </w:r>
      <w:r w:rsidRPr="005D2511">
        <w:rPr>
          <w:lang w:val="en-GB"/>
        </w:rPr>
        <w:t xml:space="preserve"> </w:t>
      </w:r>
      <w:r w:rsidR="00BC28B7" w:rsidRPr="005D2511">
        <w:rPr>
          <w:lang w:val="en-GB"/>
        </w:rPr>
        <w:t xml:space="preserve">were </w:t>
      </w:r>
      <w:r w:rsidRPr="005D2511">
        <w:rPr>
          <w:lang w:val="en-GB"/>
        </w:rPr>
        <w:t>motor imbalance and</w:t>
      </w:r>
      <w:r w:rsidR="00954525" w:rsidRPr="005D2511">
        <w:rPr>
          <w:lang w:val="en-GB"/>
        </w:rPr>
        <w:t xml:space="preserve">, although low, </w:t>
      </w:r>
      <w:r w:rsidR="00BC28B7" w:rsidRPr="005D2511">
        <w:rPr>
          <w:lang w:val="en-GB"/>
        </w:rPr>
        <w:t xml:space="preserve">this </w:t>
      </w:r>
      <w:r w:rsidR="003E7A82" w:rsidRPr="005D2511">
        <w:rPr>
          <w:lang w:val="en-GB"/>
        </w:rPr>
        <w:t xml:space="preserve">was </w:t>
      </w:r>
      <w:r w:rsidRPr="005D2511">
        <w:rPr>
          <w:lang w:val="en-GB"/>
        </w:rPr>
        <w:t xml:space="preserve">significantly higher than in children who received dexmedetomidine. </w:t>
      </w:r>
    </w:p>
    <w:p w14:paraId="2C914A65" w14:textId="5675EC3E" w:rsidR="006742A3" w:rsidRPr="005D2511" w:rsidRDefault="007D7AEC" w:rsidP="007D31D8">
      <w:pPr>
        <w:spacing w:line="360" w:lineRule="auto"/>
        <w:rPr>
          <w:lang w:val="en-GB"/>
        </w:rPr>
      </w:pPr>
      <w:r w:rsidRPr="005D2511">
        <w:rPr>
          <w:lang w:val="en-GB"/>
        </w:rPr>
        <w:t xml:space="preserve">Although chloral hydrate is the most common sedative used in younger children, it is not recommended for </w:t>
      </w:r>
      <w:r w:rsidR="00DC31D9" w:rsidRPr="005D2511">
        <w:rPr>
          <w:lang w:val="en-GB"/>
        </w:rPr>
        <w:t xml:space="preserve">those </w:t>
      </w:r>
      <w:r w:rsidRPr="005D2511">
        <w:rPr>
          <w:lang w:val="en-GB"/>
        </w:rPr>
        <w:t>over 4 years of age or with neurodevelopmental disorders because of the increase</w:t>
      </w:r>
      <w:r w:rsidR="00DC31D9" w:rsidRPr="005D2511">
        <w:rPr>
          <w:lang w:val="en-GB"/>
        </w:rPr>
        <w:t>d</w:t>
      </w:r>
      <w:r w:rsidRPr="005D2511">
        <w:rPr>
          <w:lang w:val="en-GB"/>
        </w:rPr>
        <w:t xml:space="preserve"> risk of adverse events and treatment failure</w:t>
      </w:r>
      <w:r w:rsidR="00C55E9B" w:rsidRPr="005D2511">
        <w:rPr>
          <w:lang w:val="en-GB"/>
        </w:rPr>
        <w:t xml:space="preserve"> </w:t>
      </w:r>
      <w:r w:rsidR="000A5270" w:rsidRPr="005D2511">
        <w:rPr>
          <w:lang w:val="en-GB"/>
        </w:rPr>
        <w:fldChar w:fldCharType="begin">
          <w:fldData xml:space="preserve">PEVuZE5vdGU+PENpdGU+PEF1dGhvcj5NYWNlPC9BdXRob3I+PFllYXI+MjAwODwvWWVhcj48UmVj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</w:fldData>
        </w:fldChar>
      </w:r>
      <w:r w:rsidR="00A15A72" w:rsidRPr="005D2511">
        <w:rPr>
          <w:lang w:val="en-GB"/>
        </w:rPr>
        <w:instrText xml:space="preserve"> ADDIN EN.CITE </w:instrText>
      </w:r>
      <w:r w:rsidR="00A15A72" w:rsidRPr="005D2511">
        <w:rPr>
          <w:lang w:val="en-GB"/>
        </w:rPr>
        <w:fldChar w:fldCharType="begin">
          <w:fldData xml:space="preserve">PEVuZE5vdGU+PENpdGU+PEF1dGhvcj5NYWNlPC9BdXRob3I+PFllYXI+MjAwODwvWWVhcj48UmVj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29" w:tooltip="Mace, 2008 #1464" w:history="1">
        <w:r w:rsidR="00A15A72" w:rsidRPr="005D2511">
          <w:rPr>
            <w:noProof/>
            <w:lang w:val="en-GB"/>
          </w:rPr>
          <w:t>29</w:t>
        </w:r>
      </w:hyperlink>
      <w:r w:rsidR="00296163" w:rsidRPr="005D2511">
        <w:rPr>
          <w:noProof/>
          <w:lang w:val="en-GB"/>
        </w:rPr>
        <w:t>]</w:t>
      </w:r>
      <w:r w:rsidR="000A5270" w:rsidRPr="005D2511">
        <w:rPr>
          <w:lang w:val="en-GB"/>
        </w:rPr>
        <w:fldChar w:fldCharType="end"/>
      </w:r>
      <w:r w:rsidR="00C55E9B" w:rsidRPr="005D2511">
        <w:rPr>
          <w:lang w:val="en-GB"/>
        </w:rPr>
        <w:t>.</w:t>
      </w:r>
      <w:r w:rsidRPr="005D2511">
        <w:rPr>
          <w:lang w:val="en-GB"/>
        </w:rPr>
        <w:t xml:space="preserve"> </w:t>
      </w:r>
      <w:r w:rsidR="00857100" w:rsidRPr="005D2511">
        <w:rPr>
          <w:lang w:val="en-GB"/>
        </w:rPr>
        <w:t xml:space="preserve">On the other hand </w:t>
      </w:r>
      <w:r w:rsidR="00B869AC" w:rsidRPr="005D2511">
        <w:rPr>
          <w:lang w:val="en-GB"/>
        </w:rPr>
        <w:t xml:space="preserve">dexmedetomidine has been used safely in infants, children and adults for sedation, </w:t>
      </w:r>
      <w:r w:rsidR="00693E0B" w:rsidRPr="005D2511">
        <w:rPr>
          <w:lang w:val="en-GB"/>
        </w:rPr>
        <w:t xml:space="preserve">although </w:t>
      </w:r>
      <w:r w:rsidR="00DC31D9" w:rsidRPr="005D2511">
        <w:rPr>
          <w:lang w:val="en-GB"/>
        </w:rPr>
        <w:t xml:space="preserve">this </w:t>
      </w:r>
      <w:r w:rsidR="00693E0B" w:rsidRPr="005D2511">
        <w:rPr>
          <w:lang w:val="en-GB"/>
        </w:rPr>
        <w:t xml:space="preserve">use is </w:t>
      </w:r>
      <w:r w:rsidR="00DC31D9" w:rsidRPr="005D2511">
        <w:rPr>
          <w:lang w:val="en-GB"/>
        </w:rPr>
        <w:t>“</w:t>
      </w:r>
      <w:r w:rsidR="00693E0B" w:rsidRPr="005D2511">
        <w:rPr>
          <w:lang w:val="en-GB"/>
        </w:rPr>
        <w:t>off-label</w:t>
      </w:r>
      <w:r w:rsidR="00DC31D9" w:rsidRPr="005D2511">
        <w:rPr>
          <w:lang w:val="en-GB"/>
        </w:rPr>
        <w:t>”</w:t>
      </w:r>
      <w:r w:rsidR="00C55E9B" w:rsidRPr="005D2511">
        <w:rPr>
          <w:lang w:val="en-GB"/>
        </w:rPr>
        <w:t xml:space="preserve"> </w:t>
      </w:r>
      <w:r w:rsidR="00A46C86" w:rsidRPr="005D2511">
        <w:rPr>
          <w:lang w:val="en-GB"/>
        </w:rPr>
        <w:fldChar w:fldCharType="begin">
          <w:fldData xml:space="preserve">PEVuZE5vdGU+PENpdGU+PEF1dGhvcj5NYWhtb3VkPC9BdXRob3I+PFllYXI+MjAxNTwvWWVhcj48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==
</w:fldData>
        </w:fldChar>
      </w:r>
      <w:r w:rsidR="00A15A72" w:rsidRPr="005D2511">
        <w:rPr>
          <w:lang w:val="en-GB"/>
        </w:rPr>
        <w:instrText xml:space="preserve"> ADDIN EN.CITE </w:instrText>
      </w:r>
      <w:r w:rsidR="00A15A72" w:rsidRPr="005D2511">
        <w:rPr>
          <w:lang w:val="en-GB"/>
        </w:rPr>
        <w:fldChar w:fldCharType="begin">
          <w:fldData xml:space="preserve">PEVuZE5vdGU+PENpdGU+PEF1dGhvcj5NYWhtb3VkPC9BdXRob3I+PFllYXI+MjAxNTwvWWVhcj48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==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A46C86" w:rsidRPr="005D2511">
        <w:rPr>
          <w:lang w:val="en-GB"/>
        </w:rPr>
      </w:r>
      <w:r w:rsidR="00A46C86" w:rsidRPr="005D2511">
        <w:rPr>
          <w:lang w:val="en-GB"/>
        </w:rPr>
        <w:fldChar w:fldCharType="separate"/>
      </w:r>
      <w:r w:rsidR="00296163" w:rsidRPr="005D2511">
        <w:rPr>
          <w:noProof/>
          <w:lang w:val="en-GB"/>
        </w:rPr>
        <w:t>[</w:t>
      </w:r>
      <w:hyperlink w:anchor="_ENREF_30" w:tooltip="Mahmoud, 2015 #1406" w:history="1">
        <w:r w:rsidR="00A15A72" w:rsidRPr="005D2511">
          <w:rPr>
            <w:noProof/>
            <w:lang w:val="en-GB"/>
          </w:rPr>
          <w:t>30</w:t>
        </w:r>
      </w:hyperlink>
      <w:r w:rsidR="00296163" w:rsidRPr="005D2511">
        <w:rPr>
          <w:noProof/>
          <w:lang w:val="en-GB"/>
        </w:rPr>
        <w:t>,</w:t>
      </w:r>
      <w:hyperlink w:anchor="_ENREF_31" w:tooltip="Sulton, 2016 #1472" w:history="1">
        <w:r w:rsidR="00A15A72" w:rsidRPr="005D2511">
          <w:rPr>
            <w:noProof/>
            <w:lang w:val="en-GB"/>
          </w:rPr>
          <w:t>31</w:t>
        </w:r>
      </w:hyperlink>
      <w:r w:rsidR="00296163" w:rsidRPr="005D2511">
        <w:rPr>
          <w:noProof/>
          <w:lang w:val="en-GB"/>
        </w:rPr>
        <w:t>]</w:t>
      </w:r>
      <w:r w:rsidR="00A46C86" w:rsidRPr="005D2511">
        <w:rPr>
          <w:lang w:val="en-GB"/>
        </w:rPr>
        <w:fldChar w:fldCharType="end"/>
      </w:r>
      <w:r w:rsidR="00C55E9B" w:rsidRPr="005D2511">
        <w:rPr>
          <w:lang w:val="en-GB"/>
        </w:rPr>
        <w:t>.</w:t>
      </w:r>
      <w:r w:rsidR="00857100" w:rsidRPr="005D2511">
        <w:rPr>
          <w:lang w:val="en-GB"/>
        </w:rPr>
        <w:t xml:space="preserve"> Chloral </w:t>
      </w:r>
      <w:r w:rsidR="005F49A5" w:rsidRPr="005D2511">
        <w:rPr>
          <w:lang w:val="en-GB"/>
        </w:rPr>
        <w:t xml:space="preserve">hydrate </w:t>
      </w:r>
      <w:r w:rsidR="00857100" w:rsidRPr="005D2511">
        <w:rPr>
          <w:lang w:val="en-GB"/>
        </w:rPr>
        <w:t xml:space="preserve">has </w:t>
      </w:r>
      <w:r w:rsidR="00D51432" w:rsidRPr="005D2511">
        <w:rPr>
          <w:lang w:val="en-GB"/>
        </w:rPr>
        <w:t xml:space="preserve">a </w:t>
      </w:r>
      <w:r w:rsidR="00857100" w:rsidRPr="005D2511">
        <w:rPr>
          <w:lang w:val="en-GB"/>
        </w:rPr>
        <w:t xml:space="preserve">narrow therapeutic </w:t>
      </w:r>
      <w:r w:rsidR="00BC28B7" w:rsidRPr="005D2511">
        <w:rPr>
          <w:lang w:val="en-GB"/>
        </w:rPr>
        <w:t xml:space="preserve">range </w:t>
      </w:r>
      <w:r w:rsidR="00DC31D9" w:rsidRPr="005D2511">
        <w:rPr>
          <w:lang w:val="en-GB"/>
        </w:rPr>
        <w:t xml:space="preserve">and </w:t>
      </w:r>
      <w:r w:rsidR="00857100" w:rsidRPr="005D2511">
        <w:rPr>
          <w:lang w:val="en-GB"/>
        </w:rPr>
        <w:t>higher dose</w:t>
      </w:r>
      <w:r w:rsidR="00DC31D9" w:rsidRPr="005D2511">
        <w:rPr>
          <w:lang w:val="en-GB"/>
        </w:rPr>
        <w:t>s</w:t>
      </w:r>
      <w:r w:rsidR="00857100" w:rsidRPr="005D2511">
        <w:rPr>
          <w:lang w:val="en-GB"/>
        </w:rPr>
        <w:t xml:space="preserve"> </w:t>
      </w:r>
      <w:r w:rsidR="00DC31D9" w:rsidRPr="005D2511">
        <w:rPr>
          <w:lang w:val="en-GB"/>
        </w:rPr>
        <w:t xml:space="preserve">are </w:t>
      </w:r>
      <w:r w:rsidR="00857100" w:rsidRPr="005D2511">
        <w:rPr>
          <w:lang w:val="en-GB"/>
        </w:rPr>
        <w:t xml:space="preserve">associated with </w:t>
      </w:r>
      <w:r w:rsidR="00DC31D9" w:rsidRPr="005D2511">
        <w:rPr>
          <w:lang w:val="en-GB"/>
        </w:rPr>
        <w:t xml:space="preserve">an </w:t>
      </w:r>
      <w:r w:rsidR="005F49A5" w:rsidRPr="005D2511">
        <w:rPr>
          <w:lang w:val="en-GB"/>
        </w:rPr>
        <w:t>increased</w:t>
      </w:r>
      <w:r w:rsidR="00857100" w:rsidRPr="005D2511">
        <w:rPr>
          <w:lang w:val="en-GB"/>
        </w:rPr>
        <w:t xml:space="preserve"> incidence of adverse event</w:t>
      </w:r>
      <w:r w:rsidR="00DC31D9" w:rsidRPr="005D2511">
        <w:rPr>
          <w:lang w:val="en-GB"/>
        </w:rPr>
        <w:t>s</w:t>
      </w:r>
      <w:r w:rsidR="00857100" w:rsidRPr="005D2511">
        <w:rPr>
          <w:lang w:val="en-GB"/>
        </w:rPr>
        <w:t>. Althoug</w:t>
      </w:r>
      <w:r w:rsidR="005F49A5" w:rsidRPr="005D2511">
        <w:rPr>
          <w:lang w:val="en-GB"/>
        </w:rPr>
        <w:t>h</w:t>
      </w:r>
      <w:r w:rsidR="00857100" w:rsidRPr="005D2511">
        <w:rPr>
          <w:lang w:val="en-GB"/>
        </w:rPr>
        <w:t xml:space="preserve"> uncommon</w:t>
      </w:r>
      <w:r w:rsidR="00DC31D9" w:rsidRPr="005D2511">
        <w:rPr>
          <w:lang w:val="en-GB"/>
        </w:rPr>
        <w:t>,</w:t>
      </w:r>
      <w:r w:rsidR="00857100" w:rsidRPr="005D2511">
        <w:rPr>
          <w:lang w:val="en-GB"/>
        </w:rPr>
        <w:t xml:space="preserve"> there a</w:t>
      </w:r>
      <w:r w:rsidR="005F49A5" w:rsidRPr="005D2511">
        <w:rPr>
          <w:lang w:val="en-GB"/>
        </w:rPr>
        <w:t xml:space="preserve">re </w:t>
      </w:r>
      <w:r w:rsidR="00DC31D9" w:rsidRPr="005D2511">
        <w:rPr>
          <w:lang w:val="en-GB"/>
        </w:rPr>
        <w:t xml:space="preserve">case reports </w:t>
      </w:r>
      <w:r w:rsidR="00857100" w:rsidRPr="005D2511">
        <w:rPr>
          <w:lang w:val="en-GB"/>
        </w:rPr>
        <w:t>of severe mo</w:t>
      </w:r>
      <w:r w:rsidR="005F49A5" w:rsidRPr="005D2511">
        <w:rPr>
          <w:lang w:val="en-GB"/>
        </w:rPr>
        <w:t>r</w:t>
      </w:r>
      <w:r w:rsidR="00857100" w:rsidRPr="005D2511">
        <w:rPr>
          <w:lang w:val="en-GB"/>
        </w:rPr>
        <w:t>bidity and mortality with chloral hydrate sedation</w:t>
      </w:r>
      <w:r w:rsidR="00C55E9B" w:rsidRPr="005D2511">
        <w:rPr>
          <w:lang w:val="en-GB"/>
        </w:rPr>
        <w:t xml:space="preserve"> </w:t>
      </w:r>
      <w:r w:rsidR="000A5270" w:rsidRPr="005D2511">
        <w:rPr>
          <w:lang w:val="en-GB"/>
        </w:rPr>
        <w:fldChar w:fldCharType="begin"/>
      </w:r>
      <w:r w:rsidR="00A15A72" w:rsidRPr="005D2511">
        <w:rPr>
          <w:lang w:val="en-GB"/>
        </w:rPr>
        <w:instrText xml:space="preserve"> ADDIN EN.CITE &lt;EndNote&gt;&lt;Cite&gt;&lt;Author&gt;Nordt&lt;/Author&gt;&lt;Year&gt;2014&lt;/Year&gt;&lt;RecNum&gt;1467&lt;/RecNum&gt;&lt;DisplayText&gt;[32]&lt;/DisplayText&gt;&lt;record&gt;&lt;rec-number&gt;1467&lt;/rec-number&gt;&lt;foreign-keys&gt;&lt;key app="EN" db-id="vaffe20epd5reueea0cvzt2wfeet0vpxas5x" timestamp="1475500884"&gt;1467&lt;/key&gt;&lt;/foreign-keys&gt;&lt;ref-type name="Journal Article"&gt;17&lt;/ref-type&gt;&lt;contributors&gt;&lt;authors&gt;&lt;author&gt;Nordt, S. P.&lt;/author&gt;&lt;author&gt;Rangan, C.&lt;/author&gt;&lt;author&gt;Hardmaslani, M.&lt;/author&gt;&lt;author&gt;Clark, R. F.&lt;/author&gt;&lt;author&gt;Wendler, C.&lt;/author&gt;&lt;author&gt;Valente, M.&lt;/author&gt;&lt;/authors&gt;&lt;/contributors&gt;&lt;auth-address&gt;Department of Emergency Medicine, Keck School of Medicine, University of Southern California, Los Angeles, CA, USA, spnordt@gmail.com.&lt;/auth-address&gt;&lt;titles&gt;&lt;title&gt;Pediatric chloral hydrate poisonings and death following outpatient procedural sedation&lt;/title&gt;&lt;secondary-title&gt;J Med Toxicol&lt;/secondary-title&gt;&lt;/titles&gt;&lt;periodical&gt;&lt;full-title&gt;J Med Toxicol&lt;/full-title&gt;&lt;/periodical&gt;&lt;pages&gt;219-22&lt;/pages&gt;&lt;volume&gt;10&lt;/volume&gt;&lt;number&gt;2&lt;/number&gt;&lt;keywords&gt;&lt;keyword&gt;Ambulatory Care&lt;/keyword&gt;&lt;keyword&gt;Child, Preschool&lt;/keyword&gt;&lt;keyword&gt;Chloral Hydrate/adverse effects/*poisoning&lt;/keyword&gt;&lt;keyword&gt;Combined Modality Therapy&lt;/keyword&gt;&lt;keyword&gt;Drug Overdose/physiopathology/*therapy&lt;/keyword&gt;&lt;keyword&gt;Emergency Service, Hospital&lt;/keyword&gt;&lt;keyword&gt;Fatal Outcome&lt;/keyword&gt;&lt;keyword&gt;Female&lt;/keyword&gt;&lt;keyword&gt;Humans&lt;/keyword&gt;&lt;keyword&gt;Hypnotics and Sedatives/adverse effects/*poisoning&lt;/keyword&gt;&lt;keyword&gt;Infant&lt;/keyword&gt;&lt;keyword&gt;Male&lt;/keyword&gt;&lt;keyword&gt;Treatment Outcome&lt;/keyword&gt;&lt;/keywords&gt;&lt;dates&gt;&lt;year&gt;2014&lt;/year&gt;&lt;pub-dates&gt;&lt;date&gt;Jun&lt;/date&gt;&lt;/pub-dates&gt;&lt;/dates&gt;&lt;isbn&gt;1937-6995 (Electronic)&amp;#xD;1556-9039 (Linking)&lt;/isbn&gt;&lt;accession-num&gt;24532346&lt;/accession-num&gt;&lt;urls&gt;&lt;related-urls&gt;&lt;url&gt;https://www.ncbi.nlm.nih.gov/pubmed/24532346&lt;/url&gt;&lt;/related-urls&gt;&lt;/urls&gt;&lt;custom2&gt;PMC4057536&lt;/custom2&gt;&lt;electronic-resource-num&gt;10.1007/s13181-013-0358-z&lt;/electronic-resource-num&gt;&lt;/record&gt;&lt;/Cite&gt;&lt;/EndNote&gt;</w:instrText>
      </w:r>
      <w:r w:rsidR="000A5270" w:rsidRPr="005D2511">
        <w:rPr>
          <w:lang w:val="en-GB"/>
        </w:rPr>
        <w:fldChar w:fldCharType="separate"/>
      </w:r>
      <w:r w:rsidR="00296163" w:rsidRPr="005D2511">
        <w:rPr>
          <w:noProof/>
          <w:lang w:val="en-GB"/>
        </w:rPr>
        <w:t>[</w:t>
      </w:r>
      <w:hyperlink w:anchor="_ENREF_32" w:tooltip="Nordt, 2014 #1467" w:history="1">
        <w:r w:rsidR="00A15A72" w:rsidRPr="005D2511">
          <w:rPr>
            <w:noProof/>
            <w:lang w:val="en-GB"/>
          </w:rPr>
          <w:t>32</w:t>
        </w:r>
      </w:hyperlink>
      <w:r w:rsidR="00296163" w:rsidRPr="005D2511">
        <w:rPr>
          <w:noProof/>
          <w:lang w:val="en-GB"/>
        </w:rPr>
        <w:t>]</w:t>
      </w:r>
      <w:r w:rsidR="000A5270" w:rsidRPr="005D2511">
        <w:rPr>
          <w:lang w:val="en-GB"/>
        </w:rPr>
        <w:fldChar w:fldCharType="end"/>
      </w:r>
      <w:r w:rsidR="00C55E9B" w:rsidRPr="005D2511">
        <w:rPr>
          <w:lang w:val="en-GB"/>
        </w:rPr>
        <w:t>.</w:t>
      </w:r>
      <w:r w:rsidR="005F49A5" w:rsidRPr="005D2511">
        <w:rPr>
          <w:lang w:val="en-GB"/>
        </w:rPr>
        <w:t xml:space="preserve"> </w:t>
      </w:r>
      <w:r w:rsidR="00DC31D9" w:rsidRPr="005D2511">
        <w:rPr>
          <w:lang w:val="en-GB"/>
        </w:rPr>
        <w:t>In contrast,</w:t>
      </w:r>
      <w:r w:rsidR="005F49A5" w:rsidRPr="005D2511">
        <w:rPr>
          <w:lang w:val="en-GB"/>
        </w:rPr>
        <w:t xml:space="preserve"> dexmedetomidine </w:t>
      </w:r>
      <w:r w:rsidR="00DC31D9" w:rsidRPr="005D2511">
        <w:rPr>
          <w:lang w:val="en-GB"/>
        </w:rPr>
        <w:t>has</w:t>
      </w:r>
      <w:r w:rsidR="005F49A5" w:rsidRPr="005D2511">
        <w:rPr>
          <w:lang w:val="en-GB"/>
        </w:rPr>
        <w:t xml:space="preserve"> </w:t>
      </w:r>
      <w:r w:rsidR="00DC31D9" w:rsidRPr="005D2511">
        <w:rPr>
          <w:lang w:val="en-GB"/>
        </w:rPr>
        <w:t xml:space="preserve">a </w:t>
      </w:r>
      <w:r w:rsidR="005F49A5" w:rsidRPr="005D2511">
        <w:rPr>
          <w:lang w:val="en-GB"/>
        </w:rPr>
        <w:t>wide therapeutic window</w:t>
      </w:r>
      <w:r w:rsidR="005845C9" w:rsidRPr="005D2511">
        <w:rPr>
          <w:lang w:val="en-GB"/>
        </w:rPr>
        <w:t xml:space="preserve"> and has been used in high doses in </w:t>
      </w:r>
      <w:r w:rsidR="00DC31D9" w:rsidRPr="005D2511">
        <w:rPr>
          <w:lang w:val="en-GB"/>
        </w:rPr>
        <w:t xml:space="preserve">both </w:t>
      </w:r>
      <w:r w:rsidR="005845C9" w:rsidRPr="005D2511">
        <w:rPr>
          <w:lang w:val="en-GB"/>
        </w:rPr>
        <w:t>adults</w:t>
      </w:r>
      <w:r w:rsidR="00C55E9B" w:rsidRPr="005D2511">
        <w:rPr>
          <w:lang w:val="en-GB"/>
        </w:rPr>
        <w:t xml:space="preserve"> </w:t>
      </w:r>
      <w:r w:rsidR="000A5270" w:rsidRPr="005D2511">
        <w:rPr>
          <w:lang w:val="en-GB"/>
        </w:rPr>
        <w:fldChar w:fldCharType="begin">
          <w:fldData xml:space="preserve">PEVuZE5vdGU+PENpdGU+PEF1dGhvcj5SYW1zYXk8L0F1dGhvcj48WWVhcj4yMDA0PC9ZZWFyPjxS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</w:fldData>
        </w:fldChar>
      </w:r>
      <w:r w:rsidR="00A15A72" w:rsidRPr="005D2511">
        <w:rPr>
          <w:lang w:val="en-GB"/>
        </w:rPr>
        <w:instrText xml:space="preserve"> ADDIN EN.CITE </w:instrText>
      </w:r>
      <w:r w:rsidR="00A15A72" w:rsidRPr="005D2511">
        <w:rPr>
          <w:lang w:val="en-GB"/>
        </w:rPr>
        <w:fldChar w:fldCharType="begin">
          <w:fldData xml:space="preserve">PEVuZE5vdGU+PENpdGU+PEF1dGhvcj5SYW1zYXk8L0F1dGhvcj48WWVhcj4yMDA0PC9ZZWFyPjxS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33" w:tooltip="Ramsay, 2004 #851" w:history="1">
        <w:r w:rsidR="00A15A72" w:rsidRPr="005D2511">
          <w:rPr>
            <w:noProof/>
            <w:lang w:val="en-GB"/>
          </w:rPr>
          <w:t>33</w:t>
        </w:r>
      </w:hyperlink>
      <w:r w:rsidR="00296163" w:rsidRPr="005D2511">
        <w:rPr>
          <w:noProof/>
          <w:lang w:val="en-GB"/>
        </w:rPr>
        <w:t>]</w:t>
      </w:r>
      <w:r w:rsidR="000A5270" w:rsidRPr="005D2511">
        <w:rPr>
          <w:lang w:val="en-GB"/>
        </w:rPr>
        <w:fldChar w:fldCharType="end"/>
      </w:r>
      <w:r w:rsidR="005845C9" w:rsidRPr="005D2511">
        <w:rPr>
          <w:lang w:val="en-GB"/>
        </w:rPr>
        <w:t xml:space="preserve"> and children</w:t>
      </w:r>
      <w:r w:rsidR="00C55E9B" w:rsidRPr="005D2511">
        <w:rPr>
          <w:lang w:val="en-GB"/>
        </w:rPr>
        <w:t xml:space="preserve"> </w:t>
      </w:r>
      <w:r w:rsidR="000A5270" w:rsidRPr="005D2511">
        <w:rPr>
          <w:lang w:val="en-GB"/>
        </w:rPr>
        <w:fldChar w:fldCharType="begin">
          <w:fldData xml:space="preserve">PEVuZE5vdGU+PENpdGU+PEF1dGhvcj5DYWk8L0F1dGhvcj48WWVhcj4yMDEzPC9ZZWFyPjxSZWNO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</w:fldData>
        </w:fldChar>
      </w:r>
      <w:r w:rsidR="00A15A72" w:rsidRPr="005D2511">
        <w:rPr>
          <w:lang w:val="en-GB"/>
        </w:rPr>
        <w:instrText xml:space="preserve"> ADDIN EN.CITE </w:instrText>
      </w:r>
      <w:r w:rsidR="00A15A72" w:rsidRPr="005D2511">
        <w:rPr>
          <w:lang w:val="en-GB"/>
        </w:rPr>
        <w:fldChar w:fldCharType="begin">
          <w:fldData xml:space="preserve">PEVuZE5vdGU+PENpdGU+PEF1dGhvcj5DYWk8L0F1dGhvcj48WWVhcj4yMDEzPC9ZZWFyPjxSZWNO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</w:fldData>
        </w:fldChar>
      </w:r>
      <w:r w:rsidR="00A15A72" w:rsidRPr="005D2511">
        <w:rPr>
          <w:lang w:val="en-GB"/>
        </w:rPr>
        <w:instrText xml:space="preserve"> ADDIN EN.CITE.DATA </w:instrText>
      </w:r>
      <w:r w:rsidR="00A15A72" w:rsidRPr="005D2511">
        <w:rPr>
          <w:lang w:val="en-GB"/>
        </w:rPr>
      </w:r>
      <w:r w:rsidR="00A15A72" w:rsidRPr="005D2511">
        <w:rPr>
          <w:lang w:val="en-GB"/>
        </w:rPr>
        <w:fldChar w:fldCharType="end"/>
      </w:r>
      <w:r w:rsidR="000A5270" w:rsidRPr="005D2511">
        <w:rPr>
          <w:lang w:val="en-GB"/>
        </w:rPr>
      </w:r>
      <w:r w:rsidR="000A5270" w:rsidRPr="005D2511">
        <w:rPr>
          <w:lang w:val="en-GB"/>
        </w:rPr>
        <w:fldChar w:fldCharType="separate"/>
      </w:r>
      <w:r w:rsidR="00296163" w:rsidRPr="005D2511">
        <w:rPr>
          <w:noProof/>
          <w:lang w:val="en-GB"/>
        </w:rPr>
        <w:t>[</w:t>
      </w:r>
      <w:hyperlink w:anchor="_ENREF_34" w:tooltip="Cai, 2013 #1469" w:history="1">
        <w:r w:rsidR="00A15A72" w:rsidRPr="005D2511">
          <w:rPr>
            <w:noProof/>
            <w:lang w:val="en-GB"/>
          </w:rPr>
          <w:t>34</w:t>
        </w:r>
      </w:hyperlink>
      <w:r w:rsidR="00296163" w:rsidRPr="005D2511">
        <w:rPr>
          <w:noProof/>
          <w:lang w:val="en-GB"/>
        </w:rPr>
        <w:t>]</w:t>
      </w:r>
      <w:r w:rsidR="000A5270" w:rsidRPr="005D2511">
        <w:rPr>
          <w:lang w:val="en-GB"/>
        </w:rPr>
        <w:fldChar w:fldCharType="end"/>
      </w:r>
      <w:r w:rsidR="00D1631C" w:rsidRPr="005D2511">
        <w:rPr>
          <w:lang w:val="en-GB"/>
        </w:rPr>
        <w:t xml:space="preserve"> </w:t>
      </w:r>
      <w:r w:rsidR="00F4285C" w:rsidRPr="005D2511">
        <w:rPr>
          <w:lang w:val="en-GB"/>
        </w:rPr>
        <w:t xml:space="preserve">for airway procedures </w:t>
      </w:r>
      <w:r w:rsidR="00D1631C" w:rsidRPr="005D2511">
        <w:rPr>
          <w:lang w:val="en-GB"/>
        </w:rPr>
        <w:t>with no untoward effects.</w:t>
      </w:r>
      <w:r w:rsidR="00F4285C" w:rsidRPr="005D2511">
        <w:rPr>
          <w:lang w:val="en-GB"/>
        </w:rPr>
        <w:t xml:space="preserve"> </w:t>
      </w:r>
      <w:r w:rsidR="00360179" w:rsidRPr="005D2511">
        <w:rPr>
          <w:lang w:val="en-GB"/>
        </w:rPr>
        <w:t>When compare</w:t>
      </w:r>
      <w:r w:rsidR="00586A29" w:rsidRPr="005D2511">
        <w:rPr>
          <w:lang w:val="en-GB"/>
        </w:rPr>
        <w:t xml:space="preserve"> with chloral hydrate</w:t>
      </w:r>
      <w:r w:rsidR="00A14F39" w:rsidRPr="005D2511">
        <w:rPr>
          <w:lang w:val="en-GB"/>
        </w:rPr>
        <w:t xml:space="preserve">, </w:t>
      </w:r>
      <w:r w:rsidR="00586A29" w:rsidRPr="005D2511">
        <w:rPr>
          <w:lang w:val="en-GB"/>
        </w:rPr>
        <w:t xml:space="preserve">intranasal </w:t>
      </w:r>
      <w:r w:rsidR="00A14F39" w:rsidRPr="005D2511">
        <w:rPr>
          <w:lang w:val="en-GB"/>
        </w:rPr>
        <w:t xml:space="preserve">dexmedetomidine </w:t>
      </w:r>
      <w:r w:rsidR="00DC31D9" w:rsidRPr="005D2511">
        <w:rPr>
          <w:lang w:val="en-GB"/>
        </w:rPr>
        <w:t>is</w:t>
      </w:r>
      <w:r w:rsidR="00A14F39" w:rsidRPr="005D2511">
        <w:rPr>
          <w:lang w:val="en-GB"/>
        </w:rPr>
        <w:t xml:space="preserve"> safe</w:t>
      </w:r>
      <w:r w:rsidR="00586A29" w:rsidRPr="005D2511">
        <w:rPr>
          <w:lang w:val="en-GB"/>
        </w:rPr>
        <w:t xml:space="preserve">r and attractive method of sedation </w:t>
      </w:r>
      <w:r w:rsidR="00360179" w:rsidRPr="005D2511">
        <w:rPr>
          <w:lang w:val="en-GB"/>
        </w:rPr>
        <w:t xml:space="preserve">in children </w:t>
      </w:r>
      <w:r w:rsidR="00A15A72" w:rsidRPr="005D2511">
        <w:rPr>
          <w:lang w:val="en-GB"/>
        </w:rPr>
        <w:fldChar w:fldCharType="begin"/>
      </w:r>
      <w:r w:rsidR="00A15A72" w:rsidRPr="005D2511">
        <w:rPr>
          <w:lang w:val="en-GB"/>
        </w:rPr>
        <w:instrText xml:space="preserve"> ADDIN EN.CITE &lt;EndNote&gt;&lt;Cite&gt;&lt;Author&gt;Bailey&lt;/Author&gt;&lt;Year&gt;2016&lt;/Year&gt;&lt;RecNum&gt;1477&lt;/RecNum&gt;&lt;DisplayText&gt;[35]&lt;/DisplayText&gt;&lt;record&gt;&lt;rec-number&gt;1477&lt;/rec-number&gt;&lt;foreign-keys&gt;&lt;key app="EN" db-id="vaffe20epd5reueea0cvzt2wfeet0vpxas5x" timestamp="1494077285"&gt;1477&lt;/key&gt;&lt;/foreign-keys&gt;&lt;ref-type name="Journal Article"&gt;17&lt;/ref-type&gt;&lt;contributors&gt;&lt;authors&gt;&lt;author&gt;Bailey, CR&lt;/author&gt;&lt;/authors&gt;&lt;/contributors&gt;&lt;titles&gt;&lt;title&gt;Sedation in children–is it time to change our practice?&lt;/title&gt;&lt;secondary-title&gt;Anaesthesia&lt;/secondary-title&gt;&lt;/titles&gt;&lt;periodical&gt;&lt;full-title&gt;Anaesthesia&lt;/full-title&gt;&lt;abbr-1&gt;Anaesthesia&lt;/abbr-1&gt;&lt;/periodical&gt;&lt;pages&gt;501-505&lt;/pages&gt;&lt;volume&gt;71&lt;/volume&gt;&lt;number&gt;5&lt;/number&gt;&lt;dates&gt;&lt;year&gt;2016&lt;/year&gt;&lt;/dates&gt;&lt;isbn&gt;1365-2044&lt;/isbn&gt;&lt;urls&gt;&lt;/urls&gt;&lt;/record&gt;&lt;/Cite&gt;&lt;/EndNote&gt;</w:instrText>
      </w:r>
      <w:r w:rsidR="00A15A72" w:rsidRPr="005D2511">
        <w:rPr>
          <w:lang w:val="en-GB"/>
        </w:rPr>
        <w:fldChar w:fldCharType="separate"/>
      </w:r>
      <w:r w:rsidR="00A15A72" w:rsidRPr="005D2511">
        <w:rPr>
          <w:noProof/>
          <w:lang w:val="en-GB"/>
        </w:rPr>
        <w:t>[</w:t>
      </w:r>
      <w:hyperlink w:anchor="_ENREF_35" w:tooltip="Bailey, 2016 #1477" w:history="1">
        <w:r w:rsidR="00A15A72" w:rsidRPr="005D2511">
          <w:rPr>
            <w:noProof/>
            <w:lang w:val="en-GB"/>
          </w:rPr>
          <w:t>35</w:t>
        </w:r>
      </w:hyperlink>
      <w:r w:rsidR="00A15A72" w:rsidRPr="005D2511">
        <w:rPr>
          <w:noProof/>
          <w:lang w:val="en-GB"/>
        </w:rPr>
        <w:t>]</w:t>
      </w:r>
      <w:r w:rsidR="00A15A72" w:rsidRPr="005D2511">
        <w:rPr>
          <w:lang w:val="en-GB"/>
        </w:rPr>
        <w:fldChar w:fldCharType="end"/>
      </w:r>
      <w:r w:rsidR="00A14F39" w:rsidRPr="005D2511">
        <w:rPr>
          <w:lang w:val="en-GB"/>
        </w:rPr>
        <w:t>.</w:t>
      </w:r>
      <w:r w:rsidR="00F170E6" w:rsidRPr="005D2511">
        <w:rPr>
          <w:lang w:val="en-GB"/>
        </w:rPr>
        <w:t xml:space="preserve"> </w:t>
      </w:r>
    </w:p>
    <w:p w14:paraId="193030F9" w14:textId="125205A0" w:rsidR="00FE3F31" w:rsidRPr="005D2511" w:rsidRDefault="00857100" w:rsidP="007D31D8">
      <w:pPr>
        <w:spacing w:line="360" w:lineRule="auto"/>
        <w:rPr>
          <w:lang w:val="en-GB"/>
        </w:rPr>
      </w:pPr>
      <w:r w:rsidRPr="005D2511">
        <w:rPr>
          <w:lang w:val="en-GB"/>
        </w:rPr>
        <w:t>One limitation of this study was the collection of post-sedation data. The reporting of time to resume normal activities and other sedation related complications could be subjective and inaccurate. Although we have given verbal and written guidance to parents, and they are the best source of information on post-sedation recovery, it is difficult to control for bias</w:t>
      </w:r>
      <w:r w:rsidR="004B514F" w:rsidRPr="005D2511">
        <w:rPr>
          <w:lang w:val="en-GB"/>
        </w:rPr>
        <w:t xml:space="preserve"> </w:t>
      </w:r>
      <w:r w:rsidRPr="005D2511">
        <w:rPr>
          <w:lang w:val="en-GB"/>
        </w:rPr>
        <w:t>and lapse</w:t>
      </w:r>
      <w:r w:rsidR="004B514F" w:rsidRPr="005D2511">
        <w:rPr>
          <w:lang w:val="en-GB"/>
        </w:rPr>
        <w:t>s</w:t>
      </w:r>
      <w:r w:rsidRPr="005D2511">
        <w:rPr>
          <w:lang w:val="en-GB"/>
        </w:rPr>
        <w:t xml:space="preserve"> in reporting. </w:t>
      </w:r>
      <w:r w:rsidR="00CF5AEE" w:rsidRPr="005D2511">
        <w:rPr>
          <w:lang w:val="en-GB"/>
        </w:rPr>
        <w:t>Parental u</w:t>
      </w:r>
      <w:r w:rsidRPr="005D2511">
        <w:rPr>
          <w:lang w:val="en-GB"/>
        </w:rPr>
        <w:t xml:space="preserve">nder-reporting could also be a </w:t>
      </w:r>
      <w:r w:rsidR="00CF5AEE" w:rsidRPr="005D2511">
        <w:rPr>
          <w:lang w:val="en-GB"/>
        </w:rPr>
        <w:t>concern.</w:t>
      </w:r>
    </w:p>
    <w:p w14:paraId="711857E2" w14:textId="2CD7715E" w:rsidR="00FE3F31" w:rsidRPr="005D2511" w:rsidRDefault="00857100" w:rsidP="007D31D8">
      <w:pPr>
        <w:spacing w:line="360" w:lineRule="auto"/>
        <w:rPr>
          <w:lang w:val="en-GB"/>
        </w:rPr>
      </w:pPr>
      <w:r w:rsidRPr="005D2511">
        <w:rPr>
          <w:lang w:val="en-GB"/>
        </w:rPr>
        <w:t>In summary, i</w:t>
      </w:r>
      <w:r w:rsidR="00DE32ED" w:rsidRPr="005D2511">
        <w:rPr>
          <w:lang w:val="en-GB"/>
        </w:rPr>
        <w:t>ntranasal dexmedetomidine at</w:t>
      </w:r>
      <w:r w:rsidR="004B514F" w:rsidRPr="005D2511">
        <w:rPr>
          <w:lang w:val="en-GB"/>
        </w:rPr>
        <w:t xml:space="preserve"> a dose of</w:t>
      </w:r>
      <w:r w:rsidR="00DE32ED" w:rsidRPr="005D2511">
        <w:rPr>
          <w:lang w:val="en-GB"/>
        </w:rPr>
        <w:t xml:space="preserve"> 3</w:t>
      </w:r>
      <w:r w:rsidR="00773024" w:rsidRPr="005D2511">
        <w:rPr>
          <w:lang w:val="en-GB"/>
        </w:rPr>
        <w:t xml:space="preserve"> </w:t>
      </w:r>
      <w:r w:rsidR="00DE32ED" w:rsidRPr="005D2511">
        <w:rPr>
          <w:lang w:val="en-GB"/>
        </w:rPr>
        <w:t>µ</w:t>
      </w:r>
      <w:r w:rsidR="001C12C1" w:rsidRPr="005D2511">
        <w:rPr>
          <w:lang w:val="en-GB"/>
        </w:rPr>
        <w:t>g.</w:t>
      </w:r>
      <w:r w:rsidRPr="005D2511">
        <w:rPr>
          <w:lang w:val="en-GB"/>
        </w:rPr>
        <w:t>kg</w:t>
      </w:r>
      <w:r w:rsidR="001C12C1" w:rsidRPr="005D2511">
        <w:rPr>
          <w:vertAlign w:val="superscript"/>
          <w:lang w:val="en-GB"/>
        </w:rPr>
        <w:t>-1</w:t>
      </w:r>
      <w:r w:rsidRPr="005D2511">
        <w:rPr>
          <w:lang w:val="en-GB"/>
        </w:rPr>
        <w:t xml:space="preserve"> a</w:t>
      </w:r>
      <w:r w:rsidR="001C12C1" w:rsidRPr="005D2511">
        <w:rPr>
          <w:lang w:val="en-GB"/>
        </w:rPr>
        <w:t>nd oral chloral hydrate at 50</w:t>
      </w:r>
      <w:r w:rsidR="00773024" w:rsidRPr="005D2511">
        <w:rPr>
          <w:lang w:val="en-GB"/>
        </w:rPr>
        <w:t xml:space="preserve"> </w:t>
      </w:r>
      <w:r w:rsidR="001C12C1" w:rsidRPr="005D2511">
        <w:rPr>
          <w:lang w:val="en-GB"/>
        </w:rPr>
        <w:t>mg.</w:t>
      </w:r>
      <w:r w:rsidRPr="005D2511">
        <w:rPr>
          <w:lang w:val="en-GB"/>
        </w:rPr>
        <w:t>kg</w:t>
      </w:r>
      <w:r w:rsidR="001C12C1" w:rsidRPr="005D2511">
        <w:rPr>
          <w:vertAlign w:val="superscript"/>
          <w:lang w:val="en-GB"/>
        </w:rPr>
        <w:t>-1</w:t>
      </w:r>
      <w:r w:rsidRPr="005D2511">
        <w:rPr>
          <w:lang w:val="en-GB"/>
        </w:rPr>
        <w:t xml:space="preserve"> </w:t>
      </w:r>
      <w:r w:rsidR="004B514F" w:rsidRPr="005D2511">
        <w:rPr>
          <w:lang w:val="en-GB"/>
        </w:rPr>
        <w:t xml:space="preserve">are </w:t>
      </w:r>
      <w:r w:rsidRPr="005D2511">
        <w:rPr>
          <w:lang w:val="en-GB"/>
        </w:rPr>
        <w:t xml:space="preserve">associated with </w:t>
      </w:r>
      <w:r w:rsidR="004B514F" w:rsidRPr="005D2511">
        <w:rPr>
          <w:lang w:val="en-GB"/>
        </w:rPr>
        <w:t xml:space="preserve">a </w:t>
      </w:r>
      <w:r w:rsidRPr="005D2511">
        <w:rPr>
          <w:lang w:val="en-GB"/>
        </w:rPr>
        <w:t xml:space="preserve">similar success rate for sedation in young children undergoing CT studies. </w:t>
      </w:r>
      <w:r w:rsidR="00BC28B7" w:rsidRPr="005D2511">
        <w:rPr>
          <w:lang w:val="en-GB"/>
        </w:rPr>
        <w:t>D</w:t>
      </w:r>
      <w:r w:rsidRPr="005D2511">
        <w:rPr>
          <w:lang w:val="en-GB"/>
        </w:rPr>
        <w:t>exmedetomidine is associated with bett</w:t>
      </w:r>
      <w:r w:rsidR="00926622" w:rsidRPr="005D2511">
        <w:rPr>
          <w:lang w:val="en-GB"/>
        </w:rPr>
        <w:t xml:space="preserve">er </w:t>
      </w:r>
      <w:r w:rsidR="00C55E9B" w:rsidRPr="005D2511">
        <w:rPr>
          <w:lang w:val="en-GB"/>
        </w:rPr>
        <w:t>behaviour</w:t>
      </w:r>
      <w:r w:rsidRPr="005D2511">
        <w:rPr>
          <w:lang w:val="en-GB"/>
        </w:rPr>
        <w:t xml:space="preserve"> and less gastrointestinal side effects</w:t>
      </w:r>
      <w:r w:rsidR="00BC28B7" w:rsidRPr="005D2511">
        <w:rPr>
          <w:lang w:val="en-GB"/>
        </w:rPr>
        <w:t>.</w:t>
      </w:r>
    </w:p>
    <w:p w14:paraId="0156E128" w14:textId="77777777" w:rsidR="00EE1425" w:rsidRPr="005D2511" w:rsidRDefault="00EE1425" w:rsidP="007D31D8">
      <w:pPr>
        <w:spacing w:line="360" w:lineRule="auto"/>
        <w:rPr>
          <w:lang w:val="en-GB"/>
        </w:rPr>
      </w:pPr>
    </w:p>
    <w:p w14:paraId="1799C717" w14:textId="5C57C84D" w:rsidR="007D15E1" w:rsidRPr="005D2511" w:rsidRDefault="007D15E1" w:rsidP="007D31D8">
      <w:pPr>
        <w:spacing w:line="360" w:lineRule="auto"/>
        <w:rPr>
          <w:rStyle w:val="Hyperlink"/>
          <w:b/>
          <w:i/>
          <w:color w:val="auto"/>
          <w:u w:val="none"/>
          <w:lang w:val="en-GB"/>
        </w:rPr>
      </w:pPr>
      <w:r w:rsidRPr="005D2511">
        <w:rPr>
          <w:rStyle w:val="Hyperlink"/>
          <w:b/>
          <w:color w:val="000000" w:themeColor="text1"/>
          <w:u w:val="none"/>
          <w:lang w:val="en-GB"/>
        </w:rPr>
        <w:t>Declaration of Interest</w:t>
      </w:r>
      <w:r w:rsidRPr="005D2511">
        <w:rPr>
          <w:rStyle w:val="Hyperlink"/>
          <w:color w:val="000000" w:themeColor="text1"/>
          <w:u w:val="none"/>
          <w:lang w:val="en-GB"/>
        </w:rPr>
        <w:t xml:space="preserve">: Michael G Irwin is an editor of </w:t>
      </w:r>
      <w:r w:rsidRPr="005D2511">
        <w:rPr>
          <w:rStyle w:val="Hyperlink"/>
          <w:i/>
          <w:color w:val="000000" w:themeColor="text1"/>
          <w:u w:val="none"/>
          <w:lang w:val="en-GB"/>
        </w:rPr>
        <w:t>Anaesthesia</w:t>
      </w:r>
      <w:r w:rsidRPr="005D2511">
        <w:rPr>
          <w:rStyle w:val="Hyperlink"/>
          <w:color w:val="000000" w:themeColor="text1"/>
          <w:u w:val="none"/>
          <w:lang w:val="en-GB"/>
        </w:rPr>
        <w:t xml:space="preserve"> and SW Choi is a statistical advisor. The other authors have no potential conflicts of interest to disclose.</w:t>
      </w:r>
    </w:p>
    <w:p w14:paraId="017781C5" w14:textId="77777777" w:rsidR="007D15E1" w:rsidRPr="005D2511" w:rsidRDefault="007D15E1" w:rsidP="007D31D8">
      <w:pPr>
        <w:spacing w:line="360" w:lineRule="auto"/>
        <w:outlineLvl w:val="0"/>
        <w:rPr>
          <w:rStyle w:val="Hyperlink"/>
          <w:b/>
          <w:color w:val="000000" w:themeColor="text1"/>
          <w:u w:val="none"/>
          <w:lang w:val="en-GB"/>
        </w:rPr>
      </w:pPr>
    </w:p>
    <w:p w14:paraId="60BA0FD2" w14:textId="207D8B97" w:rsidR="007D15E1" w:rsidRPr="005D2511" w:rsidRDefault="007D15E1" w:rsidP="007D31D8">
      <w:pPr>
        <w:spacing w:line="360" w:lineRule="auto"/>
        <w:outlineLvl w:val="0"/>
        <w:rPr>
          <w:lang w:val="en-GB"/>
        </w:rPr>
      </w:pPr>
      <w:r w:rsidRPr="005D2511">
        <w:rPr>
          <w:rStyle w:val="Hyperlink"/>
          <w:b/>
          <w:color w:val="000000" w:themeColor="text1"/>
          <w:u w:val="none"/>
          <w:lang w:val="en-GB"/>
        </w:rPr>
        <w:t>Funding source:</w:t>
      </w:r>
      <w:r w:rsidRPr="005D2511">
        <w:rPr>
          <w:rStyle w:val="Hyperlink"/>
          <w:color w:val="000000" w:themeColor="text1"/>
          <w:u w:val="none"/>
          <w:lang w:val="en-GB"/>
        </w:rPr>
        <w:t xml:space="preserve"> </w:t>
      </w:r>
      <w:r w:rsidRPr="005D2511">
        <w:rPr>
          <w:rFonts w:eastAsia="Times New Roman"/>
        </w:rPr>
        <w:t>This study was funded by the Health and Medical Research Fund, Food and Health Bureau, Hong Kong SAR Government (HMFR Grant #</w:t>
      </w:r>
      <w:r w:rsidRPr="005D2511">
        <w:rPr>
          <w:lang w:val="en-GB"/>
        </w:rPr>
        <w:t>01122176).</w:t>
      </w:r>
    </w:p>
    <w:p w14:paraId="69A8BE9D" w14:textId="77777777" w:rsidR="00B144DB" w:rsidRPr="005D2511" w:rsidRDefault="00B144DB" w:rsidP="007D31D8">
      <w:pPr>
        <w:spacing w:line="360" w:lineRule="auto"/>
        <w:outlineLvl w:val="0"/>
        <w:rPr>
          <w:rFonts w:eastAsia="Times New Roman"/>
          <w:b/>
        </w:rPr>
      </w:pPr>
    </w:p>
    <w:p w14:paraId="09A578EF" w14:textId="77777777" w:rsidR="00B144DB" w:rsidRPr="005D2511" w:rsidRDefault="00B144DB" w:rsidP="007D31D8">
      <w:pPr>
        <w:spacing w:line="360" w:lineRule="auto"/>
        <w:outlineLvl w:val="0"/>
        <w:rPr>
          <w:rFonts w:eastAsia="Times New Roman"/>
          <w:b/>
        </w:rPr>
      </w:pPr>
    </w:p>
    <w:p w14:paraId="2C1D31E1" w14:textId="77777777" w:rsidR="00B144DB" w:rsidRPr="005D2511" w:rsidRDefault="00B144DB" w:rsidP="007D31D8">
      <w:pPr>
        <w:spacing w:line="360" w:lineRule="auto"/>
        <w:outlineLvl w:val="0"/>
        <w:rPr>
          <w:rFonts w:eastAsia="Times New Roman"/>
          <w:b/>
        </w:rPr>
      </w:pPr>
    </w:p>
    <w:p w14:paraId="1296B10D" w14:textId="77777777" w:rsidR="007D15E1" w:rsidRPr="005D2511" w:rsidRDefault="007D15E1" w:rsidP="007D31D8">
      <w:pPr>
        <w:spacing w:line="360" w:lineRule="auto"/>
        <w:outlineLvl w:val="0"/>
        <w:rPr>
          <w:rFonts w:eastAsia="Times New Roman"/>
          <w:b/>
        </w:rPr>
      </w:pPr>
      <w:r w:rsidRPr="005D2511">
        <w:rPr>
          <w:rFonts w:eastAsia="Times New Roman"/>
          <w:b/>
        </w:rPr>
        <w:t>Acknowledgements</w:t>
      </w:r>
    </w:p>
    <w:p w14:paraId="3A130D33" w14:textId="77777777" w:rsidR="007D15E1" w:rsidRPr="005D2511" w:rsidRDefault="007D15E1" w:rsidP="007D31D8">
      <w:pPr>
        <w:spacing w:line="360" w:lineRule="auto"/>
        <w:rPr>
          <w:rFonts w:eastAsia="Times New Roman"/>
        </w:rPr>
      </w:pPr>
      <w:r w:rsidRPr="005D2511">
        <w:rPr>
          <w:rFonts w:eastAsia="Times New Roman"/>
        </w:rPr>
        <w:t xml:space="preserve">The investigators would like to express their sincere thanks to the following persons for their help in this project: </w:t>
      </w:r>
    </w:p>
    <w:p w14:paraId="07EE3054" w14:textId="77777777" w:rsidR="007D15E1" w:rsidRPr="005D2511" w:rsidRDefault="007D15E1" w:rsidP="007D31D8">
      <w:pPr>
        <w:pStyle w:val="ListParagraph"/>
        <w:numPr>
          <w:ilvl w:val="0"/>
          <w:numId w:val="3"/>
        </w:numPr>
        <w:tabs>
          <w:tab w:val="left" w:pos="0"/>
        </w:tabs>
        <w:spacing w:line="360" w:lineRule="auto"/>
        <w:ind w:left="426" w:hanging="426"/>
        <w:rPr>
          <w:rFonts w:eastAsia="Times New Roman"/>
          <w:sz w:val="24"/>
        </w:rPr>
      </w:pPr>
      <w:r w:rsidRPr="005D2511">
        <w:rPr>
          <w:rFonts w:eastAsia="Times New Roman"/>
          <w:sz w:val="24"/>
        </w:rPr>
        <w:t>All the research nurses and research assistants in Queen Mary Hospital and the Guangzhou Women and Children’s Medical Center for data collection and data entry: Amanda S. Mok, Dora H. Lau, Sau M. Chan, Linfan Qing, Ying Mai, Wanlan Zeng.</w:t>
      </w:r>
    </w:p>
    <w:p w14:paraId="57C0AEFA" w14:textId="77777777" w:rsidR="007D15E1" w:rsidRPr="005D2511" w:rsidRDefault="007D15E1" w:rsidP="007D31D8">
      <w:pPr>
        <w:pStyle w:val="ListParagraph"/>
        <w:numPr>
          <w:ilvl w:val="0"/>
          <w:numId w:val="3"/>
        </w:numPr>
        <w:tabs>
          <w:tab w:val="left" w:pos="0"/>
        </w:tabs>
        <w:spacing w:line="360" w:lineRule="auto"/>
        <w:ind w:left="426" w:hanging="426"/>
        <w:rPr>
          <w:rFonts w:eastAsia="Times New Roman"/>
          <w:sz w:val="24"/>
        </w:rPr>
      </w:pPr>
      <w:r w:rsidRPr="005D2511">
        <w:rPr>
          <w:rFonts w:eastAsia="Times New Roman"/>
          <w:sz w:val="24"/>
        </w:rPr>
        <w:t xml:space="preserve">Professor Godfrey Chan and team from the Department of </w:t>
      </w:r>
      <w:r w:rsidRPr="005D2511">
        <w:rPr>
          <w:sz w:val="24"/>
          <w:lang w:val="en-GB"/>
        </w:rPr>
        <w:t>Paediatric and Adolescent Medicine, Queen Mary Hospital</w:t>
      </w:r>
      <w:r w:rsidRPr="005D2511">
        <w:rPr>
          <w:rFonts w:eastAsia="Times New Roman"/>
          <w:sz w:val="24"/>
        </w:rPr>
        <w:t xml:space="preserve"> for the administrative support.</w:t>
      </w:r>
    </w:p>
    <w:p w14:paraId="160589F6" w14:textId="77777777" w:rsidR="007D15E1" w:rsidRPr="005D2511" w:rsidRDefault="007D15E1" w:rsidP="007D31D8">
      <w:pPr>
        <w:pStyle w:val="ListParagraph"/>
        <w:numPr>
          <w:ilvl w:val="0"/>
          <w:numId w:val="3"/>
        </w:numPr>
        <w:tabs>
          <w:tab w:val="left" w:pos="0"/>
        </w:tabs>
        <w:spacing w:line="360" w:lineRule="auto"/>
        <w:ind w:left="426" w:hanging="426"/>
        <w:rPr>
          <w:rFonts w:eastAsia="Times New Roman"/>
          <w:sz w:val="24"/>
        </w:rPr>
      </w:pPr>
      <w:r w:rsidRPr="005D2511">
        <w:rPr>
          <w:rFonts w:eastAsia="Times New Roman"/>
          <w:sz w:val="24"/>
        </w:rPr>
        <w:t xml:space="preserve">The pharmacists in Queen Mary Hospital and the Guangzhou Women and Children’s Medical Center for randomization and preparation of study drugs: Edmond Cheng and Guilin Li. </w:t>
      </w:r>
    </w:p>
    <w:p w14:paraId="6D8A4D60" w14:textId="77777777" w:rsidR="007D15E1" w:rsidRPr="005D2511" w:rsidRDefault="007D15E1" w:rsidP="007D31D8">
      <w:pPr>
        <w:pStyle w:val="ListParagraph"/>
        <w:numPr>
          <w:ilvl w:val="0"/>
          <w:numId w:val="3"/>
        </w:numPr>
        <w:tabs>
          <w:tab w:val="left" w:pos="426"/>
        </w:tabs>
        <w:spacing w:line="360" w:lineRule="auto"/>
        <w:ind w:left="426" w:hanging="426"/>
        <w:rPr>
          <w:rFonts w:eastAsia="Times New Roman"/>
          <w:sz w:val="24"/>
        </w:rPr>
      </w:pPr>
      <w:r w:rsidRPr="005D2511">
        <w:rPr>
          <w:rFonts w:eastAsia="Times New Roman"/>
          <w:sz w:val="24"/>
        </w:rPr>
        <w:t>Members of the Trial Steering Committee: Boon H Yong, Vivian Lee, Victoria Lee.</w:t>
      </w:r>
    </w:p>
    <w:p w14:paraId="6DC73FC0" w14:textId="77777777" w:rsidR="007D15E1" w:rsidRPr="005D2511" w:rsidRDefault="007D15E1" w:rsidP="007D31D8">
      <w:pPr>
        <w:pStyle w:val="ListParagraph"/>
        <w:numPr>
          <w:ilvl w:val="0"/>
          <w:numId w:val="3"/>
        </w:numPr>
        <w:tabs>
          <w:tab w:val="left" w:pos="426"/>
        </w:tabs>
        <w:spacing w:line="360" w:lineRule="auto"/>
        <w:ind w:left="426" w:hanging="426"/>
        <w:rPr>
          <w:rFonts w:eastAsia="Times New Roman"/>
          <w:sz w:val="24"/>
        </w:rPr>
      </w:pPr>
      <w:r w:rsidRPr="005D2511">
        <w:rPr>
          <w:rFonts w:eastAsia="Times New Roman"/>
          <w:sz w:val="24"/>
        </w:rPr>
        <w:t>Members of the Data Monitoring Committee: Libby Lee, Stanley Ha, Wilson Leung.</w:t>
      </w:r>
    </w:p>
    <w:p w14:paraId="7D0878E5" w14:textId="77777777" w:rsidR="00EE1425" w:rsidRPr="005D2511" w:rsidRDefault="00EE1425" w:rsidP="007D31D8">
      <w:pPr>
        <w:spacing w:line="360" w:lineRule="auto"/>
        <w:rPr>
          <w:lang w:val="en-GB"/>
        </w:rPr>
      </w:pPr>
    </w:p>
    <w:p w14:paraId="1E125A42" w14:textId="77777777" w:rsidR="00B144DB" w:rsidRPr="005D2511" w:rsidRDefault="00B144DB" w:rsidP="007D31D8">
      <w:pPr>
        <w:spacing w:line="360" w:lineRule="auto"/>
        <w:rPr>
          <w:b/>
          <w:lang w:val="en-GB"/>
        </w:rPr>
      </w:pPr>
      <w:r w:rsidRPr="005D2511">
        <w:rPr>
          <w:b/>
          <w:lang w:val="en-GB"/>
        </w:rPr>
        <w:br w:type="page"/>
      </w:r>
    </w:p>
    <w:p w14:paraId="46C107D2" w14:textId="6E326324" w:rsidR="00287613" w:rsidRPr="005D2511" w:rsidRDefault="00287613" w:rsidP="007D31D8">
      <w:pPr>
        <w:spacing w:line="360" w:lineRule="auto"/>
        <w:ind w:left="426" w:hanging="426"/>
        <w:rPr>
          <w:b/>
          <w:lang w:val="en-GB"/>
        </w:rPr>
      </w:pPr>
      <w:r w:rsidRPr="005D2511">
        <w:rPr>
          <w:b/>
          <w:lang w:val="en-GB"/>
        </w:rPr>
        <w:t>References</w:t>
      </w:r>
    </w:p>
    <w:p w14:paraId="025C8FE2" w14:textId="77777777" w:rsidR="00A15A72" w:rsidRPr="005D2511" w:rsidRDefault="00D56BD2" w:rsidP="00A15A72">
      <w:pPr>
        <w:pStyle w:val="EndNoteBibliography"/>
        <w:ind w:left="720" w:hanging="720"/>
        <w:rPr>
          <w:noProof/>
        </w:rPr>
      </w:pPr>
      <w:r w:rsidRPr="005D2511">
        <w:rPr>
          <w:sz w:val="24"/>
          <w:lang w:val="en-GB"/>
        </w:rPr>
        <w:fldChar w:fldCharType="begin"/>
      </w:r>
      <w:r w:rsidR="00EF2C32" w:rsidRPr="005D2511">
        <w:rPr>
          <w:sz w:val="24"/>
          <w:lang w:val="en-GB"/>
        </w:rPr>
        <w:instrText xml:space="preserve"> ADDIN EN.REFLIST </w:instrText>
      </w:r>
      <w:r w:rsidRPr="005D2511">
        <w:rPr>
          <w:sz w:val="24"/>
          <w:lang w:val="en-GB"/>
        </w:rPr>
        <w:fldChar w:fldCharType="separate"/>
      </w:r>
      <w:bookmarkStart w:id="2" w:name="_ENREF_1"/>
      <w:r w:rsidR="00A15A72" w:rsidRPr="005D2511">
        <w:rPr>
          <w:noProof/>
        </w:rPr>
        <w:t>1.</w:t>
      </w:r>
      <w:r w:rsidR="00A15A72" w:rsidRPr="005D2511">
        <w:rPr>
          <w:noProof/>
        </w:rPr>
        <w:tab/>
        <w:t xml:space="preserve">Kao SC, Adamson SD, Tatman LH, Berbaum KS A survey of post-discharge side effects of conscious sedation using chloral hydrate in pediatric CT and MR imaging. </w:t>
      </w:r>
      <w:r w:rsidR="00A15A72" w:rsidRPr="005D2511">
        <w:rPr>
          <w:i/>
          <w:noProof/>
        </w:rPr>
        <w:t>Pediatr Radiol</w:t>
      </w:r>
      <w:r w:rsidR="00A15A72" w:rsidRPr="005D2511">
        <w:rPr>
          <w:noProof/>
        </w:rPr>
        <w:t xml:space="preserve"> 1999; </w:t>
      </w:r>
      <w:r w:rsidR="00A15A72" w:rsidRPr="005D2511">
        <w:rPr>
          <w:b/>
          <w:noProof/>
        </w:rPr>
        <w:t xml:space="preserve">29: </w:t>
      </w:r>
      <w:r w:rsidR="00A15A72" w:rsidRPr="005D2511">
        <w:rPr>
          <w:noProof/>
        </w:rPr>
        <w:t>287-90.</w:t>
      </w:r>
      <w:bookmarkEnd w:id="2"/>
    </w:p>
    <w:p w14:paraId="1D27B213" w14:textId="77777777" w:rsidR="00A15A72" w:rsidRPr="005D2511" w:rsidRDefault="00A15A72" w:rsidP="00A15A72">
      <w:pPr>
        <w:pStyle w:val="EndNoteBibliography"/>
        <w:ind w:left="720" w:hanging="720"/>
        <w:rPr>
          <w:noProof/>
        </w:rPr>
      </w:pPr>
      <w:bookmarkStart w:id="3" w:name="_ENREF_2"/>
      <w:r w:rsidRPr="005D2511">
        <w:rPr>
          <w:noProof/>
        </w:rPr>
        <w:t>2.</w:t>
      </w:r>
      <w:r w:rsidRPr="005D2511">
        <w:rPr>
          <w:noProof/>
        </w:rPr>
        <w:tab/>
        <w:t xml:space="preserve">Greenberg SB, Faerber EN, Aspinall CL High dose chloral hydrate sedation for children undergoing CT. </w:t>
      </w:r>
      <w:r w:rsidRPr="005D2511">
        <w:rPr>
          <w:i/>
          <w:noProof/>
        </w:rPr>
        <w:t>J Comput Assist Tomogr</w:t>
      </w:r>
      <w:r w:rsidRPr="005D2511">
        <w:rPr>
          <w:noProof/>
        </w:rPr>
        <w:t xml:space="preserve"> 1991; </w:t>
      </w:r>
      <w:r w:rsidRPr="005D2511">
        <w:rPr>
          <w:b/>
          <w:noProof/>
        </w:rPr>
        <w:t xml:space="preserve">15: </w:t>
      </w:r>
      <w:r w:rsidRPr="005D2511">
        <w:rPr>
          <w:noProof/>
        </w:rPr>
        <w:t>467-9.</w:t>
      </w:r>
      <w:bookmarkEnd w:id="3"/>
    </w:p>
    <w:p w14:paraId="408B087C" w14:textId="77777777" w:rsidR="00A15A72" w:rsidRPr="005D2511" w:rsidRDefault="00A15A72" w:rsidP="00A15A72">
      <w:pPr>
        <w:pStyle w:val="EndNoteBibliography"/>
        <w:ind w:left="720" w:hanging="720"/>
        <w:rPr>
          <w:noProof/>
        </w:rPr>
      </w:pPr>
      <w:bookmarkStart w:id="4" w:name="_ENREF_3"/>
      <w:r w:rsidRPr="005D2511">
        <w:rPr>
          <w:noProof/>
        </w:rPr>
        <w:t>3.</w:t>
      </w:r>
      <w:r w:rsidRPr="005D2511">
        <w:rPr>
          <w:noProof/>
        </w:rPr>
        <w:tab/>
        <w:t xml:space="preserve">Coskun S, Yuksel H, Onag A Chloralhydrate in children undergoing echocardiography. </w:t>
      </w:r>
      <w:r w:rsidRPr="005D2511">
        <w:rPr>
          <w:i/>
          <w:noProof/>
        </w:rPr>
        <w:t>The Indian Journal of Pediatrics</w:t>
      </w:r>
      <w:r w:rsidRPr="005D2511">
        <w:rPr>
          <w:noProof/>
        </w:rPr>
        <w:t xml:space="preserve"> 2001; </w:t>
      </w:r>
      <w:r w:rsidRPr="005D2511">
        <w:rPr>
          <w:b/>
          <w:noProof/>
        </w:rPr>
        <w:t xml:space="preserve">68: </w:t>
      </w:r>
      <w:r w:rsidRPr="005D2511">
        <w:rPr>
          <w:noProof/>
        </w:rPr>
        <w:t>319-22.</w:t>
      </w:r>
      <w:bookmarkEnd w:id="4"/>
    </w:p>
    <w:p w14:paraId="386392C1" w14:textId="77777777" w:rsidR="00A15A72" w:rsidRPr="005D2511" w:rsidRDefault="00A15A72" w:rsidP="00A15A72">
      <w:pPr>
        <w:pStyle w:val="EndNoteBibliography"/>
        <w:ind w:left="720" w:hanging="720"/>
        <w:rPr>
          <w:noProof/>
        </w:rPr>
      </w:pPr>
      <w:bookmarkStart w:id="5" w:name="_ENREF_4"/>
      <w:r w:rsidRPr="005D2511">
        <w:rPr>
          <w:noProof/>
        </w:rPr>
        <w:t>4.</w:t>
      </w:r>
      <w:r w:rsidRPr="005D2511">
        <w:rPr>
          <w:noProof/>
        </w:rPr>
        <w:tab/>
        <w:t xml:space="preserve">Malviya S, Voepel-Lewis T, Prochaska G, Tait AR Prolonged recovery and delayed side effects of sedation for diagnostic imaging studies in children. </w:t>
      </w:r>
      <w:r w:rsidRPr="005D2511">
        <w:rPr>
          <w:i/>
          <w:noProof/>
        </w:rPr>
        <w:t>Pediatrics</w:t>
      </w:r>
      <w:r w:rsidRPr="005D2511">
        <w:rPr>
          <w:noProof/>
        </w:rPr>
        <w:t xml:space="preserve"> 2000; </w:t>
      </w:r>
      <w:r w:rsidRPr="005D2511">
        <w:rPr>
          <w:b/>
          <w:noProof/>
        </w:rPr>
        <w:t xml:space="preserve">105: </w:t>
      </w:r>
      <w:r w:rsidRPr="005D2511">
        <w:rPr>
          <w:noProof/>
        </w:rPr>
        <w:t>E42.</w:t>
      </w:r>
      <w:bookmarkEnd w:id="5"/>
    </w:p>
    <w:p w14:paraId="67832F60" w14:textId="77777777" w:rsidR="00A15A72" w:rsidRPr="005D2511" w:rsidRDefault="00A15A72" w:rsidP="00A15A72">
      <w:pPr>
        <w:pStyle w:val="EndNoteBibliography"/>
        <w:ind w:left="720" w:hanging="720"/>
        <w:rPr>
          <w:noProof/>
        </w:rPr>
      </w:pPr>
      <w:bookmarkStart w:id="6" w:name="_ENREF_5"/>
      <w:r w:rsidRPr="005D2511">
        <w:rPr>
          <w:noProof/>
        </w:rPr>
        <w:t>5.</w:t>
      </w:r>
      <w:r w:rsidRPr="005D2511">
        <w:rPr>
          <w:noProof/>
        </w:rPr>
        <w:tab/>
        <w:t xml:space="preserve">Mayers DJ, Hindmarsh KW, Sankaran K, Gorecki DK, Kasian GF Chloral hydrate disposition following single-dose administration to critically ill neonates and children. </w:t>
      </w:r>
      <w:r w:rsidRPr="005D2511">
        <w:rPr>
          <w:i/>
          <w:noProof/>
        </w:rPr>
        <w:t>Dev Pharmacol Ther</w:t>
      </w:r>
      <w:r w:rsidRPr="005D2511">
        <w:rPr>
          <w:noProof/>
        </w:rPr>
        <w:t xml:space="preserve"> 1991; </w:t>
      </w:r>
      <w:r w:rsidRPr="005D2511">
        <w:rPr>
          <w:b/>
          <w:noProof/>
        </w:rPr>
        <w:t xml:space="preserve">16: </w:t>
      </w:r>
      <w:r w:rsidRPr="005D2511">
        <w:rPr>
          <w:noProof/>
        </w:rPr>
        <w:t>71-7.</w:t>
      </w:r>
      <w:bookmarkEnd w:id="6"/>
    </w:p>
    <w:p w14:paraId="5DF45937" w14:textId="77777777" w:rsidR="00A15A72" w:rsidRPr="005D2511" w:rsidRDefault="00A15A72" w:rsidP="00A15A72">
      <w:pPr>
        <w:pStyle w:val="EndNoteBibliography"/>
        <w:ind w:left="720" w:hanging="720"/>
        <w:rPr>
          <w:noProof/>
        </w:rPr>
      </w:pPr>
      <w:bookmarkStart w:id="7" w:name="_ENREF_6"/>
      <w:r w:rsidRPr="005D2511">
        <w:rPr>
          <w:noProof/>
        </w:rPr>
        <w:t>6.</w:t>
      </w:r>
      <w:r w:rsidRPr="005D2511">
        <w:rPr>
          <w:noProof/>
        </w:rPr>
        <w:tab/>
        <w:t xml:space="preserve">Berkenbosch JW, Wankum PC, Tobias JD Prospective evaluation of dexmedetomidine for noninvasive procedural sedation in children. </w:t>
      </w:r>
      <w:r w:rsidRPr="005D2511">
        <w:rPr>
          <w:i/>
          <w:noProof/>
        </w:rPr>
        <w:t>Pediatr Crit Care Med</w:t>
      </w:r>
      <w:r w:rsidRPr="005D2511">
        <w:rPr>
          <w:noProof/>
        </w:rPr>
        <w:t xml:space="preserve"> 2005; </w:t>
      </w:r>
      <w:r w:rsidRPr="005D2511">
        <w:rPr>
          <w:b/>
          <w:noProof/>
        </w:rPr>
        <w:t xml:space="preserve">6: </w:t>
      </w:r>
      <w:r w:rsidRPr="005D2511">
        <w:rPr>
          <w:noProof/>
        </w:rPr>
        <w:t>435-9.</w:t>
      </w:r>
      <w:bookmarkEnd w:id="7"/>
    </w:p>
    <w:p w14:paraId="24614AE1" w14:textId="77777777" w:rsidR="00A15A72" w:rsidRPr="005D2511" w:rsidRDefault="00A15A72" w:rsidP="00A15A72">
      <w:pPr>
        <w:pStyle w:val="EndNoteBibliography"/>
        <w:ind w:left="720" w:hanging="720"/>
        <w:rPr>
          <w:noProof/>
        </w:rPr>
      </w:pPr>
      <w:bookmarkStart w:id="8" w:name="_ENREF_7"/>
      <w:r w:rsidRPr="005D2511">
        <w:rPr>
          <w:noProof/>
        </w:rPr>
        <w:t>7.</w:t>
      </w:r>
      <w:r w:rsidRPr="005D2511">
        <w:rPr>
          <w:noProof/>
        </w:rPr>
        <w:tab/>
        <w:t xml:space="preserve">Mason KP, Zgleszewski SE, Dearden JL, et al. Dexmedetomidine for pediatric sedation for computed tomography imaging studies. </w:t>
      </w:r>
      <w:r w:rsidRPr="005D2511">
        <w:rPr>
          <w:i/>
          <w:noProof/>
        </w:rPr>
        <w:t>Anesth Analg</w:t>
      </w:r>
      <w:r w:rsidRPr="005D2511">
        <w:rPr>
          <w:noProof/>
        </w:rPr>
        <w:t xml:space="preserve"> 2006; </w:t>
      </w:r>
      <w:r w:rsidRPr="005D2511">
        <w:rPr>
          <w:b/>
          <w:noProof/>
        </w:rPr>
        <w:t xml:space="preserve">103: </w:t>
      </w:r>
      <w:r w:rsidRPr="005D2511">
        <w:rPr>
          <w:noProof/>
        </w:rPr>
        <w:t>57-62.</w:t>
      </w:r>
      <w:bookmarkEnd w:id="8"/>
    </w:p>
    <w:p w14:paraId="3E87246B" w14:textId="77777777" w:rsidR="00A15A72" w:rsidRPr="005D2511" w:rsidRDefault="00A15A72" w:rsidP="00A15A72">
      <w:pPr>
        <w:pStyle w:val="EndNoteBibliography"/>
        <w:ind w:left="720" w:hanging="720"/>
        <w:rPr>
          <w:noProof/>
        </w:rPr>
      </w:pPr>
      <w:bookmarkStart w:id="9" w:name="_ENREF_8"/>
      <w:r w:rsidRPr="005D2511">
        <w:rPr>
          <w:noProof/>
        </w:rPr>
        <w:t>8.</w:t>
      </w:r>
      <w:r w:rsidRPr="005D2511">
        <w:rPr>
          <w:noProof/>
        </w:rPr>
        <w:tab/>
        <w:t xml:space="preserve">Mason KP, Zurakowski D, Zgleszewski SE, et al. High dose dexmedetomidine as the sole sedative for pediatric MRI. </w:t>
      </w:r>
      <w:r w:rsidRPr="005D2511">
        <w:rPr>
          <w:i/>
          <w:noProof/>
        </w:rPr>
        <w:t>Paediatr Anaesth</w:t>
      </w:r>
      <w:r w:rsidRPr="005D2511">
        <w:rPr>
          <w:noProof/>
        </w:rPr>
        <w:t xml:space="preserve"> 2008; </w:t>
      </w:r>
      <w:r w:rsidRPr="005D2511">
        <w:rPr>
          <w:b/>
          <w:noProof/>
        </w:rPr>
        <w:t xml:space="preserve">18: </w:t>
      </w:r>
      <w:r w:rsidRPr="005D2511">
        <w:rPr>
          <w:noProof/>
        </w:rPr>
        <w:t>403-11.</w:t>
      </w:r>
      <w:bookmarkEnd w:id="9"/>
    </w:p>
    <w:p w14:paraId="7848F121" w14:textId="77777777" w:rsidR="00A15A72" w:rsidRPr="005D2511" w:rsidRDefault="00A15A72" w:rsidP="00A15A72">
      <w:pPr>
        <w:pStyle w:val="EndNoteBibliography"/>
        <w:ind w:left="720" w:hanging="720"/>
        <w:rPr>
          <w:noProof/>
        </w:rPr>
      </w:pPr>
      <w:bookmarkStart w:id="10" w:name="_ENREF_9"/>
      <w:r w:rsidRPr="005D2511">
        <w:rPr>
          <w:noProof/>
        </w:rPr>
        <w:t>9.</w:t>
      </w:r>
      <w:r w:rsidRPr="005D2511">
        <w:rPr>
          <w:noProof/>
        </w:rPr>
        <w:tab/>
        <w:t xml:space="preserve">Mason KP, Prescilla R, Fontaine PJ, Zurakowski D Pediatric CT sedation: comparison of dexmedetomidine and pentobarbital. </w:t>
      </w:r>
      <w:r w:rsidRPr="005D2511">
        <w:rPr>
          <w:i/>
          <w:noProof/>
        </w:rPr>
        <w:t>AJR Am J Roentgenol</w:t>
      </w:r>
      <w:r w:rsidRPr="005D2511">
        <w:rPr>
          <w:noProof/>
        </w:rPr>
        <w:t xml:space="preserve"> 2011; </w:t>
      </w:r>
      <w:r w:rsidRPr="005D2511">
        <w:rPr>
          <w:b/>
          <w:noProof/>
        </w:rPr>
        <w:t xml:space="preserve">196: </w:t>
      </w:r>
      <w:r w:rsidRPr="005D2511">
        <w:rPr>
          <w:noProof/>
        </w:rPr>
        <w:t>W194-8.</w:t>
      </w:r>
      <w:bookmarkEnd w:id="10"/>
    </w:p>
    <w:p w14:paraId="2C0E1C71" w14:textId="77777777" w:rsidR="00A15A72" w:rsidRPr="005D2511" w:rsidRDefault="00A15A72" w:rsidP="00A15A72">
      <w:pPr>
        <w:pStyle w:val="EndNoteBibliography"/>
        <w:ind w:left="720" w:hanging="720"/>
        <w:rPr>
          <w:noProof/>
        </w:rPr>
      </w:pPr>
      <w:bookmarkStart w:id="11" w:name="_ENREF_10"/>
      <w:r w:rsidRPr="005D2511">
        <w:rPr>
          <w:noProof/>
        </w:rPr>
        <w:t>10.</w:t>
      </w:r>
      <w:r w:rsidRPr="005D2511">
        <w:rPr>
          <w:noProof/>
        </w:rPr>
        <w:tab/>
        <w:t xml:space="preserve">Mason KP, Lubisch N, Robinson F, Roskos R, Epstein MA Intramuscular Dexmedetomidine: An Effective Route of Sedation Preserves Background Activity for Pediatric Electroencephalograms. </w:t>
      </w:r>
      <w:r w:rsidRPr="005D2511">
        <w:rPr>
          <w:i/>
          <w:noProof/>
        </w:rPr>
        <w:t>J Pediatr</w:t>
      </w:r>
      <w:r w:rsidRPr="005D2511">
        <w:rPr>
          <w:noProof/>
        </w:rPr>
        <w:t xml:space="preserve"> 2012.</w:t>
      </w:r>
      <w:bookmarkEnd w:id="11"/>
    </w:p>
    <w:p w14:paraId="7077BCEF" w14:textId="77777777" w:rsidR="00A15A72" w:rsidRPr="005D2511" w:rsidRDefault="00A15A72" w:rsidP="00A15A72">
      <w:pPr>
        <w:pStyle w:val="EndNoteBibliography"/>
        <w:ind w:left="720" w:hanging="720"/>
        <w:rPr>
          <w:noProof/>
        </w:rPr>
      </w:pPr>
      <w:bookmarkStart w:id="12" w:name="_ENREF_11"/>
      <w:r w:rsidRPr="005D2511">
        <w:rPr>
          <w:noProof/>
        </w:rPr>
        <w:t>11.</w:t>
      </w:r>
      <w:r w:rsidRPr="005D2511">
        <w:rPr>
          <w:noProof/>
        </w:rPr>
        <w:tab/>
        <w:t xml:space="preserve">Nichols DP, Berkenbosch JW, Tobias JD Rescue sedation with dexmedetomidine for diagnostic imaging: a preliminary report. </w:t>
      </w:r>
      <w:r w:rsidRPr="005D2511">
        <w:rPr>
          <w:i/>
          <w:noProof/>
        </w:rPr>
        <w:t>Paediatr Anaesth</w:t>
      </w:r>
      <w:r w:rsidRPr="005D2511">
        <w:rPr>
          <w:noProof/>
        </w:rPr>
        <w:t xml:space="preserve"> 2005; </w:t>
      </w:r>
      <w:r w:rsidRPr="005D2511">
        <w:rPr>
          <w:b/>
          <w:noProof/>
        </w:rPr>
        <w:t xml:space="preserve">15: </w:t>
      </w:r>
      <w:r w:rsidRPr="005D2511">
        <w:rPr>
          <w:noProof/>
        </w:rPr>
        <w:t>199-203.</w:t>
      </w:r>
      <w:bookmarkEnd w:id="12"/>
    </w:p>
    <w:p w14:paraId="11FB6EA2" w14:textId="77777777" w:rsidR="00A15A72" w:rsidRPr="005D2511" w:rsidRDefault="00A15A72" w:rsidP="00A15A72">
      <w:pPr>
        <w:pStyle w:val="EndNoteBibliography"/>
        <w:ind w:left="720" w:hanging="720"/>
        <w:rPr>
          <w:noProof/>
        </w:rPr>
      </w:pPr>
      <w:bookmarkStart w:id="13" w:name="_ENREF_12"/>
      <w:r w:rsidRPr="005D2511">
        <w:rPr>
          <w:noProof/>
        </w:rPr>
        <w:t>12.</w:t>
      </w:r>
      <w:r w:rsidRPr="005D2511">
        <w:rPr>
          <w:noProof/>
        </w:rPr>
        <w:tab/>
        <w:t xml:space="preserve">Yuen VM, Hui TW, Irwin MG, Yuen MK A comparison of intranasal dexmedetomidine and oral midazolam for premedication in pediatric anesthesia: a double-blinded randomized controlled trial. </w:t>
      </w:r>
      <w:r w:rsidRPr="005D2511">
        <w:rPr>
          <w:i/>
          <w:noProof/>
        </w:rPr>
        <w:t>Anesth Analg</w:t>
      </w:r>
      <w:r w:rsidRPr="005D2511">
        <w:rPr>
          <w:noProof/>
        </w:rPr>
        <w:t xml:space="preserve"> 2008; </w:t>
      </w:r>
      <w:r w:rsidRPr="005D2511">
        <w:rPr>
          <w:b/>
          <w:noProof/>
        </w:rPr>
        <w:t xml:space="preserve">106: </w:t>
      </w:r>
      <w:r w:rsidRPr="005D2511">
        <w:rPr>
          <w:noProof/>
        </w:rPr>
        <w:t>1715-21.</w:t>
      </w:r>
      <w:bookmarkEnd w:id="13"/>
    </w:p>
    <w:p w14:paraId="45A553CA" w14:textId="77777777" w:rsidR="00A15A72" w:rsidRPr="005D2511" w:rsidRDefault="00A15A72" w:rsidP="00A15A72">
      <w:pPr>
        <w:pStyle w:val="EndNoteBibliography"/>
        <w:ind w:left="720" w:hanging="720"/>
        <w:rPr>
          <w:noProof/>
        </w:rPr>
      </w:pPr>
      <w:bookmarkStart w:id="14" w:name="_ENREF_13"/>
      <w:r w:rsidRPr="005D2511">
        <w:rPr>
          <w:noProof/>
        </w:rPr>
        <w:t>13.</w:t>
      </w:r>
      <w:r w:rsidRPr="005D2511">
        <w:rPr>
          <w:noProof/>
        </w:rPr>
        <w:tab/>
        <w:t xml:space="preserve">Yuen VM, Hui TW, Irwin MG, Yao TJ, Wong GL, Yuen MK Optimal timing for the administration of intranasal dexmedetomidine for premedication in children. </w:t>
      </w:r>
      <w:r w:rsidRPr="005D2511">
        <w:rPr>
          <w:i/>
          <w:noProof/>
        </w:rPr>
        <w:t>Anaesthesia</w:t>
      </w:r>
      <w:r w:rsidRPr="005D2511">
        <w:rPr>
          <w:noProof/>
        </w:rPr>
        <w:t xml:space="preserve"> 2010; </w:t>
      </w:r>
      <w:r w:rsidRPr="005D2511">
        <w:rPr>
          <w:b/>
          <w:noProof/>
        </w:rPr>
        <w:t xml:space="preserve">65: </w:t>
      </w:r>
      <w:r w:rsidRPr="005D2511">
        <w:rPr>
          <w:noProof/>
        </w:rPr>
        <w:t>922-9.</w:t>
      </w:r>
      <w:bookmarkEnd w:id="14"/>
    </w:p>
    <w:p w14:paraId="6EA5E9F8" w14:textId="77777777" w:rsidR="00A15A72" w:rsidRPr="005D2511" w:rsidRDefault="00A15A72" w:rsidP="00A15A72">
      <w:pPr>
        <w:pStyle w:val="EndNoteBibliography"/>
        <w:ind w:left="720" w:hanging="720"/>
        <w:rPr>
          <w:noProof/>
        </w:rPr>
      </w:pPr>
      <w:bookmarkStart w:id="15" w:name="_ENREF_14"/>
      <w:r w:rsidRPr="005D2511">
        <w:rPr>
          <w:noProof/>
        </w:rPr>
        <w:t>14.</w:t>
      </w:r>
      <w:r w:rsidRPr="005D2511">
        <w:rPr>
          <w:noProof/>
        </w:rPr>
        <w:tab/>
        <w:t xml:space="preserve">Yuen VM, Hui TW, Irwin MG, et al. A randomised comparison of two intranasal dexmedetomidine doses for premedication in children. </w:t>
      </w:r>
      <w:r w:rsidRPr="005D2511">
        <w:rPr>
          <w:i/>
          <w:noProof/>
        </w:rPr>
        <w:t>Anaesthesia</w:t>
      </w:r>
      <w:r w:rsidRPr="005D2511">
        <w:rPr>
          <w:noProof/>
        </w:rPr>
        <w:t xml:space="preserve"> 2012.</w:t>
      </w:r>
      <w:bookmarkEnd w:id="15"/>
    </w:p>
    <w:p w14:paraId="4BDC27E7" w14:textId="77777777" w:rsidR="00A15A72" w:rsidRPr="005D2511" w:rsidRDefault="00A15A72" w:rsidP="00A15A72">
      <w:pPr>
        <w:pStyle w:val="EndNoteBibliography"/>
        <w:ind w:left="720" w:hanging="720"/>
        <w:rPr>
          <w:noProof/>
        </w:rPr>
      </w:pPr>
      <w:bookmarkStart w:id="16" w:name="_ENREF_15"/>
      <w:r w:rsidRPr="005D2511">
        <w:rPr>
          <w:noProof/>
        </w:rPr>
        <w:t>15.</w:t>
      </w:r>
      <w:r w:rsidRPr="005D2511">
        <w:rPr>
          <w:noProof/>
        </w:rPr>
        <w:tab/>
        <w:t xml:space="preserve">Mekitarian Filho E, Robinson F, de Carvalho WB, Gilio AE, Mason KP Intranasal dexmedetomidine for sedation for pediatric computed tomography imaging. </w:t>
      </w:r>
      <w:r w:rsidRPr="005D2511">
        <w:rPr>
          <w:i/>
          <w:noProof/>
        </w:rPr>
        <w:t>J Pediatr</w:t>
      </w:r>
      <w:r w:rsidRPr="005D2511">
        <w:rPr>
          <w:noProof/>
        </w:rPr>
        <w:t xml:space="preserve"> 2015; </w:t>
      </w:r>
      <w:r w:rsidRPr="005D2511">
        <w:rPr>
          <w:b/>
          <w:noProof/>
        </w:rPr>
        <w:t xml:space="preserve">166: </w:t>
      </w:r>
      <w:r w:rsidRPr="005D2511">
        <w:rPr>
          <w:noProof/>
        </w:rPr>
        <w:t>1313-5 e1.</w:t>
      </w:r>
      <w:bookmarkEnd w:id="16"/>
    </w:p>
    <w:p w14:paraId="3AD145F7" w14:textId="77777777" w:rsidR="00A15A72" w:rsidRPr="005D2511" w:rsidRDefault="00A15A72" w:rsidP="00A15A72">
      <w:pPr>
        <w:pStyle w:val="EndNoteBibliography"/>
        <w:ind w:left="720" w:hanging="720"/>
        <w:rPr>
          <w:noProof/>
        </w:rPr>
      </w:pPr>
      <w:bookmarkStart w:id="17" w:name="_ENREF_16"/>
      <w:r w:rsidRPr="005D2511">
        <w:rPr>
          <w:noProof/>
        </w:rPr>
        <w:t>16.</w:t>
      </w:r>
      <w:r w:rsidRPr="005D2511">
        <w:rPr>
          <w:noProof/>
        </w:rPr>
        <w:tab/>
        <w:t xml:space="preserve">Li BL, Zhang N, Huang JX, et al. A comparison of intranasal dexmedetomidine for sedation in children administered either by atomiser or by drops. </w:t>
      </w:r>
      <w:r w:rsidRPr="005D2511">
        <w:rPr>
          <w:i/>
          <w:noProof/>
        </w:rPr>
        <w:t>Anaesthesia</w:t>
      </w:r>
      <w:r w:rsidRPr="005D2511">
        <w:rPr>
          <w:noProof/>
        </w:rPr>
        <w:t xml:space="preserve"> 2016; </w:t>
      </w:r>
      <w:r w:rsidRPr="005D2511">
        <w:rPr>
          <w:b/>
          <w:noProof/>
        </w:rPr>
        <w:t xml:space="preserve">71: </w:t>
      </w:r>
      <w:r w:rsidRPr="005D2511">
        <w:rPr>
          <w:noProof/>
        </w:rPr>
        <w:t>522-8.</w:t>
      </w:r>
      <w:bookmarkEnd w:id="17"/>
    </w:p>
    <w:p w14:paraId="35758F15" w14:textId="77777777" w:rsidR="00A15A72" w:rsidRPr="005D2511" w:rsidRDefault="00A15A72" w:rsidP="00A15A72">
      <w:pPr>
        <w:pStyle w:val="EndNoteBibliography"/>
        <w:ind w:left="720" w:hanging="720"/>
        <w:rPr>
          <w:noProof/>
        </w:rPr>
      </w:pPr>
      <w:bookmarkStart w:id="18" w:name="_ENREF_17"/>
      <w:r w:rsidRPr="005D2511">
        <w:rPr>
          <w:noProof/>
        </w:rPr>
        <w:t>17.</w:t>
      </w:r>
      <w:r w:rsidRPr="005D2511">
        <w:rPr>
          <w:noProof/>
        </w:rPr>
        <w:tab/>
        <w:t xml:space="preserve">Li BL, Ni J, Huang JX, Zhang N, Song XR, Yuen VM Intranasal dexmedetomidine for sedation in children undergoing transthoracic echocardiography study-a prospective observational study. </w:t>
      </w:r>
      <w:r w:rsidRPr="005D2511">
        <w:rPr>
          <w:i/>
          <w:noProof/>
        </w:rPr>
        <w:t>Paediatr Anaesth</w:t>
      </w:r>
      <w:r w:rsidRPr="005D2511">
        <w:rPr>
          <w:noProof/>
        </w:rPr>
        <w:t xml:space="preserve"> 2015; </w:t>
      </w:r>
      <w:r w:rsidRPr="005D2511">
        <w:rPr>
          <w:b/>
          <w:noProof/>
        </w:rPr>
        <w:t xml:space="preserve">25: </w:t>
      </w:r>
      <w:r w:rsidRPr="005D2511">
        <w:rPr>
          <w:noProof/>
        </w:rPr>
        <w:t>891-6.</w:t>
      </w:r>
      <w:bookmarkEnd w:id="18"/>
    </w:p>
    <w:p w14:paraId="0799B5F2" w14:textId="77777777" w:rsidR="00A15A72" w:rsidRPr="005D2511" w:rsidRDefault="00A15A72" w:rsidP="00A15A72">
      <w:pPr>
        <w:pStyle w:val="EndNoteBibliography"/>
        <w:ind w:left="720" w:hanging="720"/>
        <w:rPr>
          <w:noProof/>
        </w:rPr>
      </w:pPr>
      <w:bookmarkStart w:id="19" w:name="_ENREF_18"/>
      <w:r w:rsidRPr="005D2511">
        <w:rPr>
          <w:noProof/>
        </w:rPr>
        <w:t>18.</w:t>
      </w:r>
      <w:r w:rsidRPr="005D2511">
        <w:rPr>
          <w:noProof/>
        </w:rPr>
        <w:tab/>
        <w:t xml:space="preserve">Vilo S, Rautiainen P, Kaisti K, et al. Pharmacokinetics of intravenous dexmedetomidine in children under 11 yr of age. </w:t>
      </w:r>
      <w:r w:rsidRPr="005D2511">
        <w:rPr>
          <w:i/>
          <w:noProof/>
        </w:rPr>
        <w:t>Br J Anaesth</w:t>
      </w:r>
      <w:r w:rsidRPr="005D2511">
        <w:rPr>
          <w:noProof/>
        </w:rPr>
        <w:t xml:space="preserve"> 2008; </w:t>
      </w:r>
      <w:r w:rsidRPr="005D2511">
        <w:rPr>
          <w:b/>
          <w:noProof/>
        </w:rPr>
        <w:t xml:space="preserve">100: </w:t>
      </w:r>
      <w:r w:rsidRPr="005D2511">
        <w:rPr>
          <w:noProof/>
        </w:rPr>
        <w:t>697-700.</w:t>
      </w:r>
      <w:bookmarkEnd w:id="19"/>
    </w:p>
    <w:p w14:paraId="26C1368F" w14:textId="77777777" w:rsidR="00A15A72" w:rsidRPr="005D2511" w:rsidRDefault="00A15A72" w:rsidP="00A15A72">
      <w:pPr>
        <w:pStyle w:val="EndNoteBibliography"/>
        <w:ind w:left="720" w:hanging="720"/>
        <w:rPr>
          <w:noProof/>
        </w:rPr>
      </w:pPr>
      <w:bookmarkStart w:id="20" w:name="_ENREF_19"/>
      <w:r w:rsidRPr="005D2511">
        <w:rPr>
          <w:noProof/>
        </w:rPr>
        <w:t>19.</w:t>
      </w:r>
      <w:r w:rsidRPr="005D2511">
        <w:rPr>
          <w:noProof/>
        </w:rPr>
        <w:tab/>
        <w:t xml:space="preserve">Petroz GC, Sikich N, James M, et al. A phase I, two-center study of the pharmacokinetics and pharmacodynamics of dexmedetomidine in children. </w:t>
      </w:r>
      <w:r w:rsidRPr="005D2511">
        <w:rPr>
          <w:i/>
          <w:noProof/>
        </w:rPr>
        <w:t>Anesthesiology</w:t>
      </w:r>
      <w:r w:rsidRPr="005D2511">
        <w:rPr>
          <w:noProof/>
        </w:rPr>
        <w:t xml:space="preserve"> 2006; </w:t>
      </w:r>
      <w:r w:rsidRPr="005D2511">
        <w:rPr>
          <w:b/>
          <w:noProof/>
        </w:rPr>
        <w:t xml:space="preserve">105: </w:t>
      </w:r>
      <w:r w:rsidRPr="005D2511">
        <w:rPr>
          <w:noProof/>
        </w:rPr>
        <w:t>1098-110.</w:t>
      </w:r>
      <w:bookmarkEnd w:id="20"/>
    </w:p>
    <w:p w14:paraId="64EBFF67" w14:textId="77777777" w:rsidR="00A15A72" w:rsidRPr="005D2511" w:rsidRDefault="00A15A72" w:rsidP="00A15A72">
      <w:pPr>
        <w:pStyle w:val="EndNoteBibliography"/>
        <w:ind w:left="720" w:hanging="720"/>
        <w:rPr>
          <w:noProof/>
        </w:rPr>
      </w:pPr>
      <w:bookmarkStart w:id="21" w:name="_ENREF_20"/>
      <w:r w:rsidRPr="005D2511">
        <w:rPr>
          <w:noProof/>
        </w:rPr>
        <w:t>20.</w:t>
      </w:r>
      <w:r w:rsidRPr="005D2511">
        <w:rPr>
          <w:noProof/>
        </w:rPr>
        <w:tab/>
        <w:t xml:space="preserve">Delgado J, Toro R, Rascovsky S, et al. Chloral hydrate in pediatric magnetic resonance imaging: evaluation of a 10-year sedation experience administered by radiologists. </w:t>
      </w:r>
      <w:r w:rsidRPr="005D2511">
        <w:rPr>
          <w:i/>
          <w:noProof/>
        </w:rPr>
        <w:t>Pediatr Radiol</w:t>
      </w:r>
      <w:r w:rsidRPr="005D2511">
        <w:rPr>
          <w:noProof/>
        </w:rPr>
        <w:t xml:space="preserve"> 2015; </w:t>
      </w:r>
      <w:r w:rsidRPr="005D2511">
        <w:rPr>
          <w:b/>
          <w:noProof/>
        </w:rPr>
        <w:t xml:space="preserve">45: </w:t>
      </w:r>
      <w:r w:rsidRPr="005D2511">
        <w:rPr>
          <w:noProof/>
        </w:rPr>
        <w:t>108-14.</w:t>
      </w:r>
      <w:bookmarkEnd w:id="21"/>
    </w:p>
    <w:p w14:paraId="44121CAF" w14:textId="77777777" w:rsidR="00A15A72" w:rsidRPr="005D2511" w:rsidRDefault="00A15A72" w:rsidP="00A15A72">
      <w:pPr>
        <w:pStyle w:val="EndNoteBibliography"/>
        <w:ind w:left="720" w:hanging="720"/>
        <w:rPr>
          <w:noProof/>
        </w:rPr>
      </w:pPr>
      <w:bookmarkStart w:id="22" w:name="_ENREF_21"/>
      <w:r w:rsidRPr="005D2511">
        <w:rPr>
          <w:noProof/>
        </w:rPr>
        <w:t>21.</w:t>
      </w:r>
      <w:r w:rsidRPr="005D2511">
        <w:rPr>
          <w:noProof/>
        </w:rPr>
        <w:tab/>
        <w:t xml:space="preserve">Monroe KK, Beach M, Reindel R, et al. Analysis of procedural sedation provided by pediatricians. </w:t>
      </w:r>
      <w:r w:rsidRPr="005D2511">
        <w:rPr>
          <w:i/>
          <w:noProof/>
        </w:rPr>
        <w:t>Pediatr Int</w:t>
      </w:r>
      <w:r w:rsidRPr="005D2511">
        <w:rPr>
          <w:noProof/>
        </w:rPr>
        <w:t xml:space="preserve"> 2013; </w:t>
      </w:r>
      <w:r w:rsidRPr="005D2511">
        <w:rPr>
          <w:b/>
          <w:noProof/>
        </w:rPr>
        <w:t xml:space="preserve">55: </w:t>
      </w:r>
      <w:r w:rsidRPr="005D2511">
        <w:rPr>
          <w:noProof/>
        </w:rPr>
        <w:t>17-23.</w:t>
      </w:r>
      <w:bookmarkEnd w:id="22"/>
    </w:p>
    <w:p w14:paraId="774456DD" w14:textId="77777777" w:rsidR="00A15A72" w:rsidRPr="005D2511" w:rsidRDefault="00A15A72" w:rsidP="00A15A72">
      <w:pPr>
        <w:pStyle w:val="EndNoteBibliography"/>
        <w:ind w:left="720" w:hanging="720"/>
        <w:rPr>
          <w:noProof/>
        </w:rPr>
      </w:pPr>
      <w:bookmarkStart w:id="23" w:name="_ENREF_22"/>
      <w:r w:rsidRPr="005D2511">
        <w:rPr>
          <w:noProof/>
        </w:rPr>
        <w:t>22.</w:t>
      </w:r>
      <w:r w:rsidRPr="005D2511">
        <w:rPr>
          <w:noProof/>
        </w:rPr>
        <w:tab/>
        <w:t xml:space="preserve">Ratnapalan S Chloral hydrate sedation in children. </w:t>
      </w:r>
      <w:r w:rsidRPr="005D2511">
        <w:rPr>
          <w:i/>
          <w:noProof/>
        </w:rPr>
        <w:t>Clin Pediatr (Phila)</w:t>
      </w:r>
      <w:r w:rsidRPr="005D2511">
        <w:rPr>
          <w:noProof/>
        </w:rPr>
        <w:t xml:space="preserve"> 2014; </w:t>
      </w:r>
      <w:r w:rsidRPr="005D2511">
        <w:rPr>
          <w:b/>
          <w:noProof/>
        </w:rPr>
        <w:t xml:space="preserve">53: </w:t>
      </w:r>
      <w:r w:rsidRPr="005D2511">
        <w:rPr>
          <w:noProof/>
        </w:rPr>
        <w:t>933-6.</w:t>
      </w:r>
      <w:bookmarkEnd w:id="23"/>
    </w:p>
    <w:p w14:paraId="17B09CD6" w14:textId="77777777" w:rsidR="00A15A72" w:rsidRPr="005D2511" w:rsidRDefault="00A15A72" w:rsidP="00A15A72">
      <w:pPr>
        <w:pStyle w:val="EndNoteBibliography"/>
        <w:ind w:left="720" w:hanging="720"/>
        <w:rPr>
          <w:noProof/>
        </w:rPr>
      </w:pPr>
      <w:bookmarkStart w:id="24" w:name="_ENREF_23"/>
      <w:r w:rsidRPr="005D2511">
        <w:rPr>
          <w:noProof/>
        </w:rPr>
        <w:t>23.</w:t>
      </w:r>
      <w:r w:rsidRPr="005D2511">
        <w:rPr>
          <w:noProof/>
        </w:rPr>
        <w:tab/>
        <w:t xml:space="preserve">Miller J, Xue B, Hossain M, Zhang MZ, Loepke A, Kurth D Comparison of dexmedetomidine and chloral hydrate sedation for transthoracic echocardiography in infants and toddlers: a randomized clinical trial. </w:t>
      </w:r>
      <w:r w:rsidRPr="005D2511">
        <w:rPr>
          <w:i/>
          <w:noProof/>
        </w:rPr>
        <w:t>Paediatr Anaesth</w:t>
      </w:r>
      <w:r w:rsidRPr="005D2511">
        <w:rPr>
          <w:noProof/>
        </w:rPr>
        <w:t xml:space="preserve"> 2016; </w:t>
      </w:r>
      <w:r w:rsidRPr="005D2511">
        <w:rPr>
          <w:b/>
          <w:noProof/>
        </w:rPr>
        <w:t xml:space="preserve">26: </w:t>
      </w:r>
      <w:r w:rsidRPr="005D2511">
        <w:rPr>
          <w:noProof/>
        </w:rPr>
        <w:t>266-72.</w:t>
      </w:r>
      <w:bookmarkEnd w:id="24"/>
    </w:p>
    <w:p w14:paraId="4F2598F1" w14:textId="77777777" w:rsidR="00A15A72" w:rsidRPr="005D2511" w:rsidRDefault="00A15A72" w:rsidP="00A15A72">
      <w:pPr>
        <w:pStyle w:val="EndNoteBibliography"/>
        <w:ind w:left="720" w:hanging="720"/>
        <w:rPr>
          <w:noProof/>
        </w:rPr>
      </w:pPr>
      <w:bookmarkStart w:id="25" w:name="_ENREF_24"/>
      <w:r w:rsidRPr="005D2511">
        <w:rPr>
          <w:noProof/>
        </w:rPr>
        <w:t>24.</w:t>
      </w:r>
      <w:r w:rsidRPr="005D2511">
        <w:rPr>
          <w:noProof/>
        </w:rPr>
        <w:tab/>
        <w:t xml:space="preserve">Reynolds J, Rogers A, Capehart S, Manyang P, Watcha MF Retrospective Comparison of Intranasal Dexmedetomidine and Oral Chloral Hydrate for Sedated Auditory Brainstem Response Exams. </w:t>
      </w:r>
      <w:r w:rsidRPr="005D2511">
        <w:rPr>
          <w:i/>
          <w:noProof/>
        </w:rPr>
        <w:t>Hosp Pediatr</w:t>
      </w:r>
      <w:r w:rsidRPr="005D2511">
        <w:rPr>
          <w:noProof/>
        </w:rPr>
        <w:t xml:space="preserve"> 2016; </w:t>
      </w:r>
      <w:r w:rsidRPr="005D2511">
        <w:rPr>
          <w:b/>
          <w:noProof/>
        </w:rPr>
        <w:t xml:space="preserve">6: </w:t>
      </w:r>
      <w:r w:rsidRPr="005D2511">
        <w:rPr>
          <w:noProof/>
        </w:rPr>
        <w:t>166-71.</w:t>
      </w:r>
      <w:bookmarkEnd w:id="25"/>
    </w:p>
    <w:p w14:paraId="6848351A" w14:textId="77777777" w:rsidR="00A15A72" w:rsidRPr="005D2511" w:rsidRDefault="00A15A72" w:rsidP="00A15A72">
      <w:pPr>
        <w:pStyle w:val="EndNoteBibliography"/>
        <w:ind w:left="720" w:hanging="720"/>
        <w:rPr>
          <w:noProof/>
        </w:rPr>
      </w:pPr>
      <w:bookmarkStart w:id="26" w:name="_ENREF_25"/>
      <w:r w:rsidRPr="005D2511">
        <w:rPr>
          <w:noProof/>
        </w:rPr>
        <w:t>25.</w:t>
      </w:r>
      <w:r w:rsidRPr="005D2511">
        <w:rPr>
          <w:noProof/>
        </w:rPr>
        <w:tab/>
        <w:t xml:space="preserve">Reynolds J, Rogers A, Medellin E, Guzman JA, Watcha MF A prospective, randomized, double-blind trial of intranasal dexmedetomidine and oral chloral hydrate for sedated auditory brainstem response (ABR) testing. </w:t>
      </w:r>
      <w:r w:rsidRPr="005D2511">
        <w:rPr>
          <w:i/>
          <w:noProof/>
        </w:rPr>
        <w:t>Paediatr Anaesth</w:t>
      </w:r>
      <w:r w:rsidRPr="005D2511">
        <w:rPr>
          <w:noProof/>
        </w:rPr>
        <w:t xml:space="preserve"> 2016; </w:t>
      </w:r>
      <w:r w:rsidRPr="005D2511">
        <w:rPr>
          <w:b/>
          <w:noProof/>
        </w:rPr>
        <w:t xml:space="preserve">26: </w:t>
      </w:r>
      <w:r w:rsidRPr="005D2511">
        <w:rPr>
          <w:noProof/>
        </w:rPr>
        <w:t>286-93.</w:t>
      </w:r>
      <w:bookmarkEnd w:id="26"/>
    </w:p>
    <w:p w14:paraId="73A26B11" w14:textId="77777777" w:rsidR="00A15A72" w:rsidRPr="005D2511" w:rsidRDefault="00A15A72" w:rsidP="00A15A72">
      <w:pPr>
        <w:pStyle w:val="EndNoteBibliography"/>
        <w:ind w:left="720" w:hanging="720"/>
        <w:rPr>
          <w:noProof/>
        </w:rPr>
      </w:pPr>
      <w:bookmarkStart w:id="27" w:name="_ENREF_26"/>
      <w:r w:rsidRPr="005D2511">
        <w:rPr>
          <w:noProof/>
        </w:rPr>
        <w:t>26.</w:t>
      </w:r>
      <w:r w:rsidRPr="005D2511">
        <w:rPr>
          <w:noProof/>
        </w:rPr>
        <w:tab/>
        <w:t xml:space="preserve">Gumus H, Bayram AK, Poyrazoglu HG, et al. Comparison of Effects of Different Dexmedetomidine and Chloral Hydrate Doses Used in Sedation on Electroencephalography in Pediatric Patients. </w:t>
      </w:r>
      <w:r w:rsidRPr="005D2511">
        <w:rPr>
          <w:i/>
          <w:noProof/>
        </w:rPr>
        <w:t>J Child Neurol</w:t>
      </w:r>
      <w:r w:rsidRPr="005D2511">
        <w:rPr>
          <w:noProof/>
        </w:rPr>
        <w:t xml:space="preserve"> 2015; </w:t>
      </w:r>
      <w:r w:rsidRPr="005D2511">
        <w:rPr>
          <w:b/>
          <w:noProof/>
        </w:rPr>
        <w:t xml:space="preserve">30: </w:t>
      </w:r>
      <w:r w:rsidRPr="005D2511">
        <w:rPr>
          <w:noProof/>
        </w:rPr>
        <w:t>983-8.</w:t>
      </w:r>
      <w:bookmarkEnd w:id="27"/>
    </w:p>
    <w:p w14:paraId="25D01326" w14:textId="77777777" w:rsidR="00A15A72" w:rsidRPr="005D2511" w:rsidRDefault="00A15A72" w:rsidP="00A15A72">
      <w:pPr>
        <w:pStyle w:val="EndNoteBibliography"/>
        <w:ind w:left="720" w:hanging="720"/>
        <w:rPr>
          <w:noProof/>
        </w:rPr>
      </w:pPr>
      <w:bookmarkStart w:id="28" w:name="_ENREF_27"/>
      <w:r w:rsidRPr="005D2511">
        <w:rPr>
          <w:noProof/>
        </w:rPr>
        <w:t>27.</w:t>
      </w:r>
      <w:r w:rsidRPr="005D2511">
        <w:rPr>
          <w:noProof/>
        </w:rPr>
        <w:tab/>
        <w:t xml:space="preserve">Fernandes ML, Oliveira WM, Santos Mdo C, Gomez RS Sedation for electroencephalography with dexmedetomidine or chloral hydrate: a comparative study on the qualitative and quantitative electroencephalogram pattern. </w:t>
      </w:r>
      <w:r w:rsidRPr="005D2511">
        <w:rPr>
          <w:i/>
          <w:noProof/>
        </w:rPr>
        <w:t>J Neurosurg Anesthesiol</w:t>
      </w:r>
      <w:r w:rsidRPr="005D2511">
        <w:rPr>
          <w:noProof/>
        </w:rPr>
        <w:t xml:space="preserve"> 2015; </w:t>
      </w:r>
      <w:r w:rsidRPr="005D2511">
        <w:rPr>
          <w:b/>
          <w:noProof/>
        </w:rPr>
        <w:t xml:space="preserve">27: </w:t>
      </w:r>
      <w:r w:rsidRPr="005D2511">
        <w:rPr>
          <w:noProof/>
        </w:rPr>
        <w:t>21-5.</w:t>
      </w:r>
      <w:bookmarkEnd w:id="28"/>
    </w:p>
    <w:p w14:paraId="6054B7A1" w14:textId="77777777" w:rsidR="00A15A72" w:rsidRPr="005D2511" w:rsidRDefault="00A15A72" w:rsidP="00A15A72">
      <w:pPr>
        <w:pStyle w:val="EndNoteBibliography"/>
        <w:ind w:left="720" w:hanging="720"/>
        <w:rPr>
          <w:noProof/>
        </w:rPr>
      </w:pPr>
      <w:bookmarkStart w:id="29" w:name="_ENREF_28"/>
      <w:r w:rsidRPr="005D2511">
        <w:rPr>
          <w:noProof/>
        </w:rPr>
        <w:t>28.</w:t>
      </w:r>
      <w:r w:rsidRPr="005D2511">
        <w:rPr>
          <w:noProof/>
        </w:rPr>
        <w:tab/>
        <w:t xml:space="preserve">Li BL, Yuen VM, Song XR, et al. Intranasal dexmedetomidine following failed chloral hydrate sedation in children. </w:t>
      </w:r>
      <w:r w:rsidRPr="005D2511">
        <w:rPr>
          <w:i/>
          <w:noProof/>
        </w:rPr>
        <w:t>Anaesthesia</w:t>
      </w:r>
      <w:r w:rsidRPr="005D2511">
        <w:rPr>
          <w:noProof/>
        </w:rPr>
        <w:t xml:space="preserve"> 2014; </w:t>
      </w:r>
      <w:r w:rsidRPr="005D2511">
        <w:rPr>
          <w:b/>
          <w:noProof/>
        </w:rPr>
        <w:t xml:space="preserve">69: </w:t>
      </w:r>
      <w:r w:rsidRPr="005D2511">
        <w:rPr>
          <w:noProof/>
        </w:rPr>
        <w:t>240-4.</w:t>
      </w:r>
      <w:bookmarkEnd w:id="29"/>
    </w:p>
    <w:p w14:paraId="2AD88DF9" w14:textId="77777777" w:rsidR="00A15A72" w:rsidRPr="005D2511" w:rsidRDefault="00A15A72" w:rsidP="00A15A72">
      <w:pPr>
        <w:pStyle w:val="EndNoteBibliography"/>
        <w:ind w:left="720" w:hanging="720"/>
        <w:rPr>
          <w:noProof/>
        </w:rPr>
      </w:pPr>
      <w:bookmarkStart w:id="30" w:name="_ENREF_29"/>
      <w:r w:rsidRPr="005D2511">
        <w:rPr>
          <w:noProof/>
        </w:rPr>
        <w:t>29.</w:t>
      </w:r>
      <w:r w:rsidRPr="005D2511">
        <w:rPr>
          <w:noProof/>
        </w:rPr>
        <w:tab/>
        <w:t xml:space="preserve">Mace SE, Brown LA, Francis L, et al. Clinical policy: Critical issues in the sedation of pediatric patients in the emergency department. </w:t>
      </w:r>
      <w:r w:rsidRPr="005D2511">
        <w:rPr>
          <w:i/>
          <w:noProof/>
        </w:rPr>
        <w:t>Ann Emerg Med</w:t>
      </w:r>
      <w:r w:rsidRPr="005D2511">
        <w:rPr>
          <w:noProof/>
        </w:rPr>
        <w:t xml:space="preserve"> 2008; </w:t>
      </w:r>
      <w:r w:rsidRPr="005D2511">
        <w:rPr>
          <w:b/>
          <w:noProof/>
        </w:rPr>
        <w:t xml:space="preserve">51: </w:t>
      </w:r>
      <w:r w:rsidRPr="005D2511">
        <w:rPr>
          <w:noProof/>
        </w:rPr>
        <w:t>378-99.</w:t>
      </w:r>
      <w:bookmarkEnd w:id="30"/>
    </w:p>
    <w:p w14:paraId="504EC39F" w14:textId="77777777" w:rsidR="00A15A72" w:rsidRPr="005D2511" w:rsidRDefault="00A15A72" w:rsidP="00A15A72">
      <w:pPr>
        <w:pStyle w:val="EndNoteBibliography"/>
        <w:ind w:left="720" w:hanging="720"/>
        <w:rPr>
          <w:noProof/>
        </w:rPr>
      </w:pPr>
      <w:bookmarkStart w:id="31" w:name="_ENREF_30"/>
      <w:r w:rsidRPr="005D2511">
        <w:rPr>
          <w:noProof/>
        </w:rPr>
        <w:t>30.</w:t>
      </w:r>
      <w:r w:rsidRPr="005D2511">
        <w:rPr>
          <w:noProof/>
        </w:rPr>
        <w:tab/>
        <w:t xml:space="preserve">Mahmoud M, Mason KP Dexmedetomidine: review, update, and future considerations of paediatric perioperative and periprocedural applications and limitations. </w:t>
      </w:r>
      <w:r w:rsidRPr="005D2511">
        <w:rPr>
          <w:i/>
          <w:noProof/>
        </w:rPr>
        <w:t>Br J Anaesth</w:t>
      </w:r>
      <w:r w:rsidRPr="005D2511">
        <w:rPr>
          <w:noProof/>
        </w:rPr>
        <w:t xml:space="preserve"> 2015; </w:t>
      </w:r>
      <w:r w:rsidRPr="005D2511">
        <w:rPr>
          <w:b/>
          <w:noProof/>
        </w:rPr>
        <w:t xml:space="preserve">115: </w:t>
      </w:r>
      <w:r w:rsidRPr="005D2511">
        <w:rPr>
          <w:noProof/>
        </w:rPr>
        <w:t>171-82.</w:t>
      </w:r>
      <w:bookmarkEnd w:id="31"/>
    </w:p>
    <w:p w14:paraId="70A3BB24" w14:textId="77777777" w:rsidR="00A15A72" w:rsidRPr="005D2511" w:rsidRDefault="00A15A72" w:rsidP="00A15A72">
      <w:pPr>
        <w:pStyle w:val="EndNoteBibliography"/>
        <w:ind w:left="720" w:hanging="720"/>
        <w:rPr>
          <w:noProof/>
        </w:rPr>
      </w:pPr>
      <w:bookmarkStart w:id="32" w:name="_ENREF_31"/>
      <w:r w:rsidRPr="005D2511">
        <w:rPr>
          <w:noProof/>
        </w:rPr>
        <w:t>31.</w:t>
      </w:r>
      <w:r w:rsidRPr="005D2511">
        <w:rPr>
          <w:noProof/>
        </w:rPr>
        <w:tab/>
        <w:t xml:space="preserve">Sulton C, McCracken C, Simon HK, et al. Pediatric Procedural Sedation Using Dexmedetomidine: A Report From the Pediatric Sedation Research Consortium. </w:t>
      </w:r>
      <w:r w:rsidRPr="005D2511">
        <w:rPr>
          <w:i/>
          <w:noProof/>
        </w:rPr>
        <w:t>Hosp Pediatr</w:t>
      </w:r>
      <w:r w:rsidRPr="005D2511">
        <w:rPr>
          <w:noProof/>
        </w:rPr>
        <w:t xml:space="preserve"> 2016; </w:t>
      </w:r>
      <w:r w:rsidRPr="005D2511">
        <w:rPr>
          <w:b/>
          <w:noProof/>
        </w:rPr>
        <w:t xml:space="preserve">6: </w:t>
      </w:r>
      <w:r w:rsidRPr="005D2511">
        <w:rPr>
          <w:noProof/>
        </w:rPr>
        <w:t>536-44.</w:t>
      </w:r>
      <w:bookmarkEnd w:id="32"/>
    </w:p>
    <w:p w14:paraId="7E19F13F" w14:textId="77777777" w:rsidR="00A15A72" w:rsidRPr="005D2511" w:rsidRDefault="00A15A72" w:rsidP="00A15A72">
      <w:pPr>
        <w:pStyle w:val="EndNoteBibliography"/>
        <w:ind w:left="720" w:hanging="720"/>
        <w:rPr>
          <w:noProof/>
        </w:rPr>
      </w:pPr>
      <w:bookmarkStart w:id="33" w:name="_ENREF_32"/>
      <w:r w:rsidRPr="005D2511">
        <w:rPr>
          <w:noProof/>
        </w:rPr>
        <w:t>32.</w:t>
      </w:r>
      <w:r w:rsidRPr="005D2511">
        <w:rPr>
          <w:noProof/>
        </w:rPr>
        <w:tab/>
        <w:t xml:space="preserve">Nordt SP, Rangan C, Hardmaslani M, Clark RF, Wendler C, Valente M Pediatric chloral hydrate poisonings and death following outpatient procedural sedation. </w:t>
      </w:r>
      <w:r w:rsidRPr="005D2511">
        <w:rPr>
          <w:i/>
          <w:noProof/>
        </w:rPr>
        <w:t>J Med Toxicol</w:t>
      </w:r>
      <w:r w:rsidRPr="005D2511">
        <w:rPr>
          <w:noProof/>
        </w:rPr>
        <w:t xml:space="preserve"> 2014; </w:t>
      </w:r>
      <w:r w:rsidRPr="005D2511">
        <w:rPr>
          <w:b/>
          <w:noProof/>
        </w:rPr>
        <w:t xml:space="preserve">10: </w:t>
      </w:r>
      <w:r w:rsidRPr="005D2511">
        <w:rPr>
          <w:noProof/>
        </w:rPr>
        <w:t>219-22.</w:t>
      </w:r>
      <w:bookmarkEnd w:id="33"/>
    </w:p>
    <w:p w14:paraId="763EEE09" w14:textId="77777777" w:rsidR="00A15A72" w:rsidRPr="005D2511" w:rsidRDefault="00A15A72" w:rsidP="00A15A72">
      <w:pPr>
        <w:pStyle w:val="EndNoteBibliography"/>
        <w:ind w:left="720" w:hanging="720"/>
        <w:rPr>
          <w:noProof/>
        </w:rPr>
      </w:pPr>
      <w:bookmarkStart w:id="34" w:name="_ENREF_33"/>
      <w:r w:rsidRPr="005D2511">
        <w:rPr>
          <w:noProof/>
        </w:rPr>
        <w:t>33.</w:t>
      </w:r>
      <w:r w:rsidRPr="005D2511">
        <w:rPr>
          <w:noProof/>
        </w:rPr>
        <w:tab/>
        <w:t xml:space="preserve">Ramsay MA, Luterman DL Dexmedetomidine as a total intravenous anesthetic agent. </w:t>
      </w:r>
      <w:r w:rsidRPr="005D2511">
        <w:rPr>
          <w:i/>
          <w:noProof/>
        </w:rPr>
        <w:t>Anesthesiology</w:t>
      </w:r>
      <w:r w:rsidRPr="005D2511">
        <w:rPr>
          <w:noProof/>
        </w:rPr>
        <w:t xml:space="preserve"> 2004; </w:t>
      </w:r>
      <w:r w:rsidRPr="005D2511">
        <w:rPr>
          <w:b/>
          <w:noProof/>
        </w:rPr>
        <w:t xml:space="preserve">101: </w:t>
      </w:r>
      <w:r w:rsidRPr="005D2511">
        <w:rPr>
          <w:noProof/>
        </w:rPr>
        <w:t>787-90.</w:t>
      </w:r>
      <w:bookmarkEnd w:id="34"/>
    </w:p>
    <w:p w14:paraId="388E0287" w14:textId="77777777" w:rsidR="00A15A72" w:rsidRPr="005D2511" w:rsidRDefault="00A15A72" w:rsidP="00A15A72">
      <w:pPr>
        <w:pStyle w:val="EndNoteBibliography"/>
        <w:ind w:left="720" w:hanging="720"/>
        <w:rPr>
          <w:noProof/>
        </w:rPr>
      </w:pPr>
      <w:bookmarkStart w:id="35" w:name="_ENREF_34"/>
      <w:r w:rsidRPr="005D2511">
        <w:rPr>
          <w:noProof/>
        </w:rPr>
        <w:t>34.</w:t>
      </w:r>
      <w:r w:rsidRPr="005D2511">
        <w:rPr>
          <w:noProof/>
        </w:rPr>
        <w:tab/>
        <w:t xml:space="preserve">Cai Y, Li W, Chen K Efficacy and safety of spontaneous ventilation technique using dexmedetomidine for rigid bronchoscopic airway foreign body removal in children. </w:t>
      </w:r>
      <w:r w:rsidRPr="005D2511">
        <w:rPr>
          <w:i/>
          <w:noProof/>
        </w:rPr>
        <w:t>Paediatr Anaesth</w:t>
      </w:r>
      <w:r w:rsidRPr="005D2511">
        <w:rPr>
          <w:noProof/>
        </w:rPr>
        <w:t xml:space="preserve"> 2013; </w:t>
      </w:r>
      <w:r w:rsidRPr="005D2511">
        <w:rPr>
          <w:b/>
          <w:noProof/>
        </w:rPr>
        <w:t xml:space="preserve">23: </w:t>
      </w:r>
      <w:r w:rsidRPr="005D2511">
        <w:rPr>
          <w:noProof/>
        </w:rPr>
        <w:t>1048-53.</w:t>
      </w:r>
      <w:bookmarkEnd w:id="35"/>
    </w:p>
    <w:p w14:paraId="1C0D86CF" w14:textId="77777777" w:rsidR="00A15A72" w:rsidRPr="005D2511" w:rsidRDefault="00A15A72" w:rsidP="00A15A72">
      <w:pPr>
        <w:pStyle w:val="EndNoteBibliography"/>
        <w:ind w:left="720" w:hanging="720"/>
        <w:rPr>
          <w:noProof/>
        </w:rPr>
      </w:pPr>
      <w:bookmarkStart w:id="36" w:name="_ENREF_35"/>
      <w:r w:rsidRPr="005D2511">
        <w:rPr>
          <w:noProof/>
        </w:rPr>
        <w:t>35.</w:t>
      </w:r>
      <w:r w:rsidRPr="005D2511">
        <w:rPr>
          <w:noProof/>
        </w:rPr>
        <w:tab/>
        <w:t xml:space="preserve">Bailey C Sedation in children–is it time to change our practice? </w:t>
      </w:r>
      <w:r w:rsidRPr="005D2511">
        <w:rPr>
          <w:i/>
          <w:noProof/>
        </w:rPr>
        <w:t>Anaesthesia</w:t>
      </w:r>
      <w:r w:rsidRPr="005D2511">
        <w:rPr>
          <w:noProof/>
        </w:rPr>
        <w:t xml:space="preserve"> 2016; </w:t>
      </w:r>
      <w:r w:rsidRPr="005D2511">
        <w:rPr>
          <w:b/>
          <w:noProof/>
        </w:rPr>
        <w:t xml:space="preserve">71: </w:t>
      </w:r>
      <w:r w:rsidRPr="005D2511">
        <w:rPr>
          <w:noProof/>
        </w:rPr>
        <w:t>501-5.</w:t>
      </w:r>
      <w:bookmarkEnd w:id="36"/>
    </w:p>
    <w:p w14:paraId="46975B1D" w14:textId="3B03CE48" w:rsidR="00925994" w:rsidRPr="005D2511" w:rsidRDefault="00D56BD2" w:rsidP="007D31D8">
      <w:pPr>
        <w:spacing w:line="360" w:lineRule="auto"/>
        <w:ind w:left="426" w:hanging="426"/>
        <w:jc w:val="both"/>
        <w:rPr>
          <w:lang w:val="en-GB"/>
        </w:rPr>
      </w:pPr>
      <w:r w:rsidRPr="005D2511">
        <w:rPr>
          <w:lang w:val="en-GB"/>
        </w:rPr>
        <w:fldChar w:fldCharType="end"/>
      </w:r>
    </w:p>
    <w:p w14:paraId="0655D418" w14:textId="77777777" w:rsidR="00925994" w:rsidRPr="005D2511" w:rsidRDefault="00925994" w:rsidP="007D31D8">
      <w:pPr>
        <w:spacing w:line="360" w:lineRule="auto"/>
        <w:rPr>
          <w:lang w:val="en-GB"/>
        </w:rPr>
      </w:pPr>
      <w:r w:rsidRPr="005D2511">
        <w:rPr>
          <w:lang w:val="en-GB"/>
        </w:rPr>
        <w:br w:type="page"/>
      </w:r>
    </w:p>
    <w:p w14:paraId="0C5229FE" w14:textId="71FC45F3" w:rsidR="00925994" w:rsidRPr="005D2511" w:rsidRDefault="00C57580" w:rsidP="007D31D8">
      <w:pPr>
        <w:spacing w:line="360" w:lineRule="auto"/>
        <w:rPr>
          <w:b/>
          <w:lang w:val="en-GB"/>
        </w:rPr>
      </w:pPr>
      <w:r w:rsidRPr="005D2511">
        <w:rPr>
          <w:b/>
        </w:rPr>
        <w:t xml:space="preserve">Table 1 </w:t>
      </w:r>
      <w:r w:rsidRPr="005D2511">
        <w:t>Secondary outcomes after sedation for CT scanning in 194 children, 107 of whom received oral chloral hydrate and intranasal placebo and 87 of whom received oral placebo and intranasal dexmedetomidine.</w:t>
      </w:r>
      <w:r w:rsidR="0022460E" w:rsidRPr="005D2511">
        <w:t xml:space="preserve"> Values are number (proportion).</w:t>
      </w:r>
    </w:p>
    <w:tbl>
      <w:tblPr>
        <w:tblW w:w="0" w:type="auto"/>
        <w:tblInd w:w="-30" w:type="dxa"/>
        <w:tblLayout w:type="fixed"/>
        <w:tblCellMar>
          <w:left w:w="0" w:type="dxa"/>
          <w:right w:w="0" w:type="dxa"/>
        </w:tblCellMar>
        <w:tblLook w:val="0000" w:firstRow="0" w:lastRow="0" w:firstColumn="0" w:lastColumn="0" w:noHBand="0" w:noVBand="0"/>
      </w:tblPr>
      <w:tblGrid>
        <w:gridCol w:w="2305"/>
        <w:gridCol w:w="2520"/>
        <w:gridCol w:w="2760"/>
        <w:gridCol w:w="960"/>
      </w:tblGrid>
      <w:tr w:rsidR="00925994" w:rsidRPr="005D2511" w14:paraId="642A9DBE" w14:textId="77777777" w:rsidTr="007D31D8">
        <w:trPr>
          <w:trHeight w:hRule="exact" w:val="20"/>
        </w:trPr>
        <w:tc>
          <w:tcPr>
            <w:tcW w:w="8545" w:type="dxa"/>
            <w:gridSpan w:val="4"/>
            <w:tcBorders>
              <w:bottom w:val="single" w:sz="4" w:space="0" w:color="auto"/>
            </w:tcBorders>
            <w:vAlign w:val="center"/>
          </w:tcPr>
          <w:p w14:paraId="250C4E75" w14:textId="25B5057C" w:rsidR="00925994" w:rsidRPr="005D2511" w:rsidRDefault="00925994">
            <w:pPr>
              <w:widowControl w:val="0"/>
              <w:autoSpaceDE w:val="0"/>
              <w:autoSpaceDN w:val="0"/>
              <w:adjustRightInd w:val="0"/>
              <w:rPr>
                <w:b/>
                <w:bCs/>
                <w:color w:val="000000"/>
              </w:rPr>
            </w:pPr>
          </w:p>
        </w:tc>
      </w:tr>
      <w:tr w:rsidR="0022460E" w:rsidRPr="005D2511" w14:paraId="364A76B0" w14:textId="77777777" w:rsidTr="007D31D8">
        <w:trPr>
          <w:trHeight w:hRule="exact" w:val="714"/>
        </w:trPr>
        <w:tc>
          <w:tcPr>
            <w:tcW w:w="2305" w:type="dxa"/>
            <w:tcBorders>
              <w:top w:val="single" w:sz="4" w:space="0" w:color="auto"/>
              <w:bottom w:val="single" w:sz="4" w:space="0" w:color="auto"/>
            </w:tcBorders>
            <w:vAlign w:val="center"/>
          </w:tcPr>
          <w:p w14:paraId="51F2678D" w14:textId="77777777" w:rsidR="00925994" w:rsidRPr="005D2511" w:rsidRDefault="00925994" w:rsidP="007D31D8">
            <w:pPr>
              <w:widowControl w:val="0"/>
              <w:autoSpaceDE w:val="0"/>
              <w:autoSpaceDN w:val="0"/>
              <w:adjustRightInd w:val="0"/>
              <w:rPr>
                <w:b/>
                <w:color w:val="000000"/>
              </w:rPr>
            </w:pPr>
          </w:p>
        </w:tc>
        <w:tc>
          <w:tcPr>
            <w:tcW w:w="2520" w:type="dxa"/>
            <w:tcBorders>
              <w:top w:val="single" w:sz="4" w:space="0" w:color="auto"/>
              <w:bottom w:val="single" w:sz="4" w:space="0" w:color="auto"/>
            </w:tcBorders>
            <w:vAlign w:val="center"/>
          </w:tcPr>
          <w:p w14:paraId="5B7B6AC8" w14:textId="2CA02D9B" w:rsidR="00925994" w:rsidRPr="005D2511" w:rsidRDefault="0022460E">
            <w:pPr>
              <w:widowControl w:val="0"/>
              <w:autoSpaceDE w:val="0"/>
              <w:autoSpaceDN w:val="0"/>
              <w:adjustRightInd w:val="0"/>
              <w:jc w:val="center"/>
              <w:rPr>
                <w:b/>
                <w:color w:val="000000"/>
              </w:rPr>
            </w:pPr>
            <w:r w:rsidRPr="005D2511">
              <w:rPr>
                <w:b/>
                <w:color w:val="000000"/>
              </w:rPr>
              <w:t>Oral choral hydrate, nasal placebo (n = 107)</w:t>
            </w:r>
          </w:p>
        </w:tc>
        <w:tc>
          <w:tcPr>
            <w:tcW w:w="2760" w:type="dxa"/>
            <w:tcBorders>
              <w:top w:val="single" w:sz="4" w:space="0" w:color="auto"/>
              <w:bottom w:val="single" w:sz="4" w:space="0" w:color="auto"/>
            </w:tcBorders>
            <w:vAlign w:val="center"/>
          </w:tcPr>
          <w:p w14:paraId="28BC5D57" w14:textId="180258B2" w:rsidR="00925994" w:rsidRPr="005D2511" w:rsidRDefault="0022460E">
            <w:pPr>
              <w:widowControl w:val="0"/>
              <w:autoSpaceDE w:val="0"/>
              <w:autoSpaceDN w:val="0"/>
              <w:adjustRightInd w:val="0"/>
              <w:jc w:val="center"/>
              <w:rPr>
                <w:b/>
                <w:color w:val="000000"/>
              </w:rPr>
            </w:pPr>
            <w:r w:rsidRPr="005D2511">
              <w:rPr>
                <w:b/>
                <w:color w:val="000000"/>
              </w:rPr>
              <w:t>Oral placebo, nasal dexmedetomidine (n = 87)</w:t>
            </w:r>
          </w:p>
        </w:tc>
        <w:tc>
          <w:tcPr>
            <w:tcW w:w="960" w:type="dxa"/>
            <w:tcBorders>
              <w:top w:val="single" w:sz="4" w:space="0" w:color="auto"/>
              <w:bottom w:val="single" w:sz="4" w:space="0" w:color="auto"/>
            </w:tcBorders>
            <w:vAlign w:val="center"/>
          </w:tcPr>
          <w:p w14:paraId="5D558E8C" w14:textId="2D115FC9" w:rsidR="00925994" w:rsidRPr="005D2511" w:rsidRDefault="0022460E">
            <w:pPr>
              <w:widowControl w:val="0"/>
              <w:autoSpaceDE w:val="0"/>
              <w:autoSpaceDN w:val="0"/>
              <w:adjustRightInd w:val="0"/>
              <w:jc w:val="center"/>
              <w:rPr>
                <w:b/>
                <w:color w:val="000000"/>
              </w:rPr>
            </w:pPr>
            <w:r w:rsidRPr="005D2511">
              <w:rPr>
                <w:b/>
                <w:color w:val="000000"/>
              </w:rPr>
              <w:t xml:space="preserve">p </w:t>
            </w:r>
            <w:r w:rsidR="00925994" w:rsidRPr="005D2511">
              <w:rPr>
                <w:b/>
                <w:color w:val="000000"/>
              </w:rPr>
              <w:t>value</w:t>
            </w:r>
          </w:p>
        </w:tc>
      </w:tr>
      <w:tr w:rsidR="0022460E" w:rsidRPr="005D2511" w14:paraId="748D1012" w14:textId="77777777" w:rsidTr="007D31D8">
        <w:trPr>
          <w:trHeight w:hRule="exact" w:val="340"/>
        </w:trPr>
        <w:tc>
          <w:tcPr>
            <w:tcW w:w="2305" w:type="dxa"/>
            <w:tcBorders>
              <w:top w:val="single" w:sz="4" w:space="0" w:color="auto"/>
            </w:tcBorders>
            <w:vAlign w:val="center"/>
          </w:tcPr>
          <w:p w14:paraId="10F9E124" w14:textId="00898FE1" w:rsidR="00925994" w:rsidRPr="005D2511" w:rsidRDefault="0022460E">
            <w:pPr>
              <w:widowControl w:val="0"/>
              <w:autoSpaceDE w:val="0"/>
              <w:autoSpaceDN w:val="0"/>
              <w:adjustRightInd w:val="0"/>
              <w:rPr>
                <w:b/>
                <w:color w:val="000000"/>
              </w:rPr>
            </w:pPr>
            <w:r w:rsidRPr="005D2511">
              <w:rPr>
                <w:b/>
                <w:color w:val="000000"/>
              </w:rPr>
              <w:t>Crying or resisting</w:t>
            </w:r>
            <w:r w:rsidR="00925994" w:rsidRPr="005D2511">
              <w:rPr>
                <w:b/>
                <w:color w:val="000000"/>
              </w:rPr>
              <w:t xml:space="preserve"> </w:t>
            </w:r>
          </w:p>
        </w:tc>
        <w:tc>
          <w:tcPr>
            <w:tcW w:w="2520" w:type="dxa"/>
            <w:tcBorders>
              <w:top w:val="single" w:sz="4" w:space="0" w:color="auto"/>
            </w:tcBorders>
            <w:vAlign w:val="center"/>
          </w:tcPr>
          <w:p w14:paraId="5D3ED2DB" w14:textId="38616688" w:rsidR="00925994" w:rsidRPr="005D2511" w:rsidRDefault="00925994">
            <w:pPr>
              <w:widowControl w:val="0"/>
              <w:autoSpaceDE w:val="0"/>
              <w:autoSpaceDN w:val="0"/>
              <w:adjustRightInd w:val="0"/>
              <w:jc w:val="center"/>
              <w:rPr>
                <w:color w:val="000000"/>
              </w:rPr>
            </w:pPr>
          </w:p>
        </w:tc>
        <w:tc>
          <w:tcPr>
            <w:tcW w:w="2760" w:type="dxa"/>
            <w:tcBorders>
              <w:top w:val="single" w:sz="4" w:space="0" w:color="auto"/>
            </w:tcBorders>
            <w:vAlign w:val="center"/>
          </w:tcPr>
          <w:p w14:paraId="4E2BFEEA" w14:textId="0BA7474D" w:rsidR="00925994" w:rsidRPr="005D2511" w:rsidRDefault="00925994">
            <w:pPr>
              <w:widowControl w:val="0"/>
              <w:autoSpaceDE w:val="0"/>
              <w:autoSpaceDN w:val="0"/>
              <w:adjustRightInd w:val="0"/>
              <w:jc w:val="center"/>
              <w:rPr>
                <w:color w:val="000000"/>
              </w:rPr>
            </w:pPr>
          </w:p>
        </w:tc>
        <w:tc>
          <w:tcPr>
            <w:tcW w:w="960" w:type="dxa"/>
            <w:tcBorders>
              <w:top w:val="single" w:sz="4" w:space="0" w:color="auto"/>
            </w:tcBorders>
            <w:vAlign w:val="center"/>
          </w:tcPr>
          <w:p w14:paraId="08DF2B4E" w14:textId="2B671663" w:rsidR="00925994" w:rsidRPr="005D2511" w:rsidRDefault="00925994">
            <w:pPr>
              <w:widowControl w:val="0"/>
              <w:autoSpaceDE w:val="0"/>
              <w:autoSpaceDN w:val="0"/>
              <w:adjustRightInd w:val="0"/>
              <w:jc w:val="center"/>
              <w:rPr>
                <w:color w:val="000000"/>
              </w:rPr>
            </w:pPr>
          </w:p>
        </w:tc>
      </w:tr>
      <w:tr w:rsidR="0022460E" w:rsidRPr="005D2511" w14:paraId="7A646B78" w14:textId="77777777" w:rsidTr="007D31D8">
        <w:trPr>
          <w:trHeight w:hRule="exact" w:val="340"/>
        </w:trPr>
        <w:tc>
          <w:tcPr>
            <w:tcW w:w="2305" w:type="dxa"/>
            <w:vAlign w:val="center"/>
          </w:tcPr>
          <w:p w14:paraId="49593736" w14:textId="73582453" w:rsidR="0022460E" w:rsidRPr="005D2511" w:rsidRDefault="0022460E" w:rsidP="007D31D8">
            <w:pPr>
              <w:widowControl w:val="0"/>
              <w:autoSpaceDE w:val="0"/>
              <w:autoSpaceDN w:val="0"/>
              <w:adjustRightInd w:val="0"/>
              <w:rPr>
                <w:b/>
                <w:color w:val="000000"/>
              </w:rPr>
            </w:pPr>
            <w:r w:rsidRPr="005D2511">
              <w:rPr>
                <w:b/>
                <w:color w:val="000000"/>
              </w:rPr>
              <w:t xml:space="preserve"> Oral syrup</w:t>
            </w:r>
          </w:p>
        </w:tc>
        <w:tc>
          <w:tcPr>
            <w:tcW w:w="2520" w:type="dxa"/>
            <w:vAlign w:val="center"/>
          </w:tcPr>
          <w:p w14:paraId="7EA7EA21" w14:textId="0FF1A1D0" w:rsidR="0022460E" w:rsidRPr="005D2511" w:rsidRDefault="0022460E" w:rsidP="00C57580">
            <w:pPr>
              <w:widowControl w:val="0"/>
              <w:autoSpaceDE w:val="0"/>
              <w:autoSpaceDN w:val="0"/>
              <w:adjustRightInd w:val="0"/>
              <w:jc w:val="center"/>
              <w:rPr>
                <w:color w:val="000000"/>
              </w:rPr>
            </w:pPr>
            <w:r w:rsidRPr="005D2511">
              <w:rPr>
                <w:color w:val="000000"/>
              </w:rPr>
              <w:t>72 (67%)</w:t>
            </w:r>
          </w:p>
        </w:tc>
        <w:tc>
          <w:tcPr>
            <w:tcW w:w="2760" w:type="dxa"/>
            <w:vAlign w:val="center"/>
          </w:tcPr>
          <w:p w14:paraId="0ACDFA30" w14:textId="5989CC42" w:rsidR="0022460E" w:rsidRPr="005D2511" w:rsidRDefault="0022460E" w:rsidP="00C57580">
            <w:pPr>
              <w:widowControl w:val="0"/>
              <w:autoSpaceDE w:val="0"/>
              <w:autoSpaceDN w:val="0"/>
              <w:adjustRightInd w:val="0"/>
              <w:jc w:val="center"/>
              <w:rPr>
                <w:color w:val="000000"/>
              </w:rPr>
            </w:pPr>
            <w:r w:rsidRPr="005D2511">
              <w:rPr>
                <w:color w:val="000000"/>
              </w:rPr>
              <w:t>42 (48%)</w:t>
            </w:r>
          </w:p>
        </w:tc>
        <w:tc>
          <w:tcPr>
            <w:tcW w:w="960" w:type="dxa"/>
            <w:vAlign w:val="center"/>
          </w:tcPr>
          <w:p w14:paraId="1B03C334" w14:textId="538CA0FF" w:rsidR="0022460E" w:rsidRPr="005D2511" w:rsidRDefault="0022460E" w:rsidP="00C57580">
            <w:pPr>
              <w:widowControl w:val="0"/>
              <w:autoSpaceDE w:val="0"/>
              <w:autoSpaceDN w:val="0"/>
              <w:adjustRightInd w:val="0"/>
              <w:jc w:val="center"/>
              <w:rPr>
                <w:color w:val="000000"/>
              </w:rPr>
            </w:pPr>
            <w:r w:rsidRPr="005D2511">
              <w:rPr>
                <w:color w:val="000000"/>
              </w:rPr>
              <w:t>0.00</w:t>
            </w:r>
            <w:r w:rsidR="00FB55AA" w:rsidRPr="005D2511">
              <w:rPr>
                <w:color w:val="000000"/>
              </w:rPr>
              <w:t>9</w:t>
            </w:r>
          </w:p>
        </w:tc>
      </w:tr>
      <w:tr w:rsidR="0022460E" w:rsidRPr="005D2511" w14:paraId="1D58E236" w14:textId="77777777" w:rsidTr="007D31D8">
        <w:trPr>
          <w:trHeight w:hRule="exact" w:val="340"/>
        </w:trPr>
        <w:tc>
          <w:tcPr>
            <w:tcW w:w="2305" w:type="dxa"/>
            <w:vAlign w:val="center"/>
          </w:tcPr>
          <w:p w14:paraId="62AE8058" w14:textId="4A6CFB5B" w:rsidR="00925994" w:rsidRPr="005D2511" w:rsidRDefault="0022460E" w:rsidP="007D31D8">
            <w:pPr>
              <w:widowControl w:val="0"/>
              <w:autoSpaceDE w:val="0"/>
              <w:autoSpaceDN w:val="0"/>
              <w:adjustRightInd w:val="0"/>
              <w:rPr>
                <w:b/>
                <w:color w:val="000000"/>
              </w:rPr>
            </w:pPr>
            <w:r w:rsidRPr="005D2511">
              <w:rPr>
                <w:b/>
                <w:color w:val="000000"/>
              </w:rPr>
              <w:t xml:space="preserve"> Intranasal spray</w:t>
            </w:r>
          </w:p>
        </w:tc>
        <w:tc>
          <w:tcPr>
            <w:tcW w:w="2520" w:type="dxa"/>
            <w:vAlign w:val="center"/>
          </w:tcPr>
          <w:p w14:paraId="5B7E88E8" w14:textId="2CD29D65" w:rsidR="00925994" w:rsidRPr="005D2511" w:rsidRDefault="0022460E">
            <w:pPr>
              <w:widowControl w:val="0"/>
              <w:autoSpaceDE w:val="0"/>
              <w:autoSpaceDN w:val="0"/>
              <w:adjustRightInd w:val="0"/>
              <w:jc w:val="center"/>
              <w:rPr>
                <w:color w:val="000000"/>
              </w:rPr>
            </w:pPr>
            <w:r w:rsidRPr="005D2511">
              <w:rPr>
                <w:color w:val="000000"/>
              </w:rPr>
              <w:t>49 (46%)</w:t>
            </w:r>
          </w:p>
        </w:tc>
        <w:tc>
          <w:tcPr>
            <w:tcW w:w="2760" w:type="dxa"/>
            <w:vAlign w:val="center"/>
          </w:tcPr>
          <w:p w14:paraId="20571D6D" w14:textId="26ED05D5" w:rsidR="00925994" w:rsidRPr="005D2511" w:rsidRDefault="0022460E">
            <w:pPr>
              <w:widowControl w:val="0"/>
              <w:autoSpaceDE w:val="0"/>
              <w:autoSpaceDN w:val="0"/>
              <w:adjustRightInd w:val="0"/>
              <w:jc w:val="center"/>
              <w:rPr>
                <w:color w:val="000000"/>
              </w:rPr>
            </w:pPr>
            <w:r w:rsidRPr="005D2511">
              <w:rPr>
                <w:color w:val="000000"/>
              </w:rPr>
              <w:t>40 (46%)</w:t>
            </w:r>
          </w:p>
        </w:tc>
        <w:tc>
          <w:tcPr>
            <w:tcW w:w="960" w:type="dxa"/>
            <w:vAlign w:val="center"/>
          </w:tcPr>
          <w:p w14:paraId="49109CB7" w14:textId="0F27D7C2" w:rsidR="00925994" w:rsidRPr="005D2511" w:rsidRDefault="00FB55AA">
            <w:pPr>
              <w:widowControl w:val="0"/>
              <w:autoSpaceDE w:val="0"/>
              <w:autoSpaceDN w:val="0"/>
              <w:adjustRightInd w:val="0"/>
              <w:jc w:val="center"/>
              <w:rPr>
                <w:color w:val="000000"/>
              </w:rPr>
            </w:pPr>
            <w:r w:rsidRPr="005D2511">
              <w:rPr>
                <w:color w:val="000000"/>
              </w:rPr>
              <w:t>0.98</w:t>
            </w:r>
          </w:p>
        </w:tc>
      </w:tr>
      <w:tr w:rsidR="0022460E" w:rsidRPr="005D2511" w14:paraId="1CBB339D" w14:textId="77777777" w:rsidTr="007D31D8">
        <w:trPr>
          <w:trHeight w:hRule="exact" w:val="340"/>
        </w:trPr>
        <w:tc>
          <w:tcPr>
            <w:tcW w:w="2305" w:type="dxa"/>
            <w:vAlign w:val="center"/>
          </w:tcPr>
          <w:p w14:paraId="57729ECA" w14:textId="77777777" w:rsidR="0022460E" w:rsidRPr="005D2511" w:rsidRDefault="0022460E" w:rsidP="00EF61B4">
            <w:pPr>
              <w:widowControl w:val="0"/>
              <w:autoSpaceDE w:val="0"/>
              <w:autoSpaceDN w:val="0"/>
              <w:adjustRightInd w:val="0"/>
              <w:rPr>
                <w:b/>
                <w:color w:val="000000"/>
              </w:rPr>
            </w:pPr>
            <w:r w:rsidRPr="005D2511">
              <w:rPr>
                <w:b/>
                <w:color w:val="000000"/>
              </w:rPr>
              <w:t>Successful sedation</w:t>
            </w:r>
          </w:p>
        </w:tc>
        <w:tc>
          <w:tcPr>
            <w:tcW w:w="2520" w:type="dxa"/>
            <w:vAlign w:val="center"/>
          </w:tcPr>
          <w:p w14:paraId="63428D50" w14:textId="77777777" w:rsidR="0022460E" w:rsidRPr="005D2511" w:rsidRDefault="0022460E" w:rsidP="00EF61B4">
            <w:pPr>
              <w:widowControl w:val="0"/>
              <w:autoSpaceDE w:val="0"/>
              <w:autoSpaceDN w:val="0"/>
              <w:adjustRightInd w:val="0"/>
              <w:jc w:val="center"/>
              <w:rPr>
                <w:color w:val="000000"/>
              </w:rPr>
            </w:pPr>
            <w:r w:rsidRPr="005D2511">
              <w:rPr>
                <w:color w:val="000000"/>
              </w:rPr>
              <w:t>81 (76%)</w:t>
            </w:r>
          </w:p>
        </w:tc>
        <w:tc>
          <w:tcPr>
            <w:tcW w:w="2760" w:type="dxa"/>
            <w:vAlign w:val="center"/>
          </w:tcPr>
          <w:p w14:paraId="0B341F6A" w14:textId="77777777" w:rsidR="0022460E" w:rsidRPr="005D2511" w:rsidRDefault="0022460E" w:rsidP="00EF61B4">
            <w:pPr>
              <w:widowControl w:val="0"/>
              <w:autoSpaceDE w:val="0"/>
              <w:autoSpaceDN w:val="0"/>
              <w:adjustRightInd w:val="0"/>
              <w:jc w:val="center"/>
              <w:rPr>
                <w:color w:val="000000"/>
              </w:rPr>
            </w:pPr>
            <w:r w:rsidRPr="005D2511">
              <w:rPr>
                <w:color w:val="000000"/>
              </w:rPr>
              <w:t>64 (74%)</w:t>
            </w:r>
          </w:p>
        </w:tc>
        <w:tc>
          <w:tcPr>
            <w:tcW w:w="960" w:type="dxa"/>
            <w:vAlign w:val="center"/>
          </w:tcPr>
          <w:p w14:paraId="69A5E7D1" w14:textId="743D4DF7" w:rsidR="0022460E" w:rsidRPr="005D2511" w:rsidRDefault="0022460E" w:rsidP="00EF61B4">
            <w:pPr>
              <w:widowControl w:val="0"/>
              <w:autoSpaceDE w:val="0"/>
              <w:autoSpaceDN w:val="0"/>
              <w:adjustRightInd w:val="0"/>
              <w:jc w:val="center"/>
              <w:rPr>
                <w:color w:val="000000"/>
              </w:rPr>
            </w:pPr>
            <w:r w:rsidRPr="005D2511">
              <w:rPr>
                <w:color w:val="000000"/>
              </w:rPr>
              <w:t>0.</w:t>
            </w:r>
            <w:r w:rsidR="00FB55AA" w:rsidRPr="005D2511">
              <w:rPr>
                <w:color w:val="000000"/>
              </w:rPr>
              <w:t>74</w:t>
            </w:r>
          </w:p>
        </w:tc>
      </w:tr>
      <w:tr w:rsidR="0022460E" w:rsidRPr="005D2511" w14:paraId="40E8FD2F" w14:textId="77777777" w:rsidTr="007D31D8">
        <w:trPr>
          <w:trHeight w:hRule="exact" w:val="340"/>
        </w:trPr>
        <w:tc>
          <w:tcPr>
            <w:tcW w:w="2305" w:type="dxa"/>
            <w:vAlign w:val="center"/>
          </w:tcPr>
          <w:p w14:paraId="764F2228" w14:textId="6E05838F" w:rsidR="00925994" w:rsidRPr="005D2511" w:rsidRDefault="0022460E">
            <w:pPr>
              <w:widowControl w:val="0"/>
              <w:autoSpaceDE w:val="0"/>
              <w:autoSpaceDN w:val="0"/>
              <w:adjustRightInd w:val="0"/>
              <w:rPr>
                <w:b/>
                <w:color w:val="000000"/>
              </w:rPr>
            </w:pPr>
            <w:r w:rsidRPr="005D2511">
              <w:rPr>
                <w:b/>
                <w:color w:val="000000"/>
              </w:rPr>
              <w:t>Vomiting</w:t>
            </w:r>
          </w:p>
        </w:tc>
        <w:tc>
          <w:tcPr>
            <w:tcW w:w="2520" w:type="dxa"/>
            <w:vAlign w:val="center"/>
          </w:tcPr>
          <w:p w14:paraId="54DE3F8F" w14:textId="77777777" w:rsidR="00925994" w:rsidRPr="005D2511" w:rsidRDefault="00925994">
            <w:pPr>
              <w:widowControl w:val="0"/>
              <w:autoSpaceDE w:val="0"/>
              <w:autoSpaceDN w:val="0"/>
              <w:adjustRightInd w:val="0"/>
              <w:jc w:val="center"/>
              <w:rPr>
                <w:color w:val="000000"/>
              </w:rPr>
            </w:pPr>
            <w:r w:rsidRPr="005D2511">
              <w:rPr>
                <w:color w:val="000000"/>
              </w:rPr>
              <w:t>6 (6%)</w:t>
            </w:r>
          </w:p>
        </w:tc>
        <w:tc>
          <w:tcPr>
            <w:tcW w:w="2760" w:type="dxa"/>
            <w:vAlign w:val="center"/>
          </w:tcPr>
          <w:p w14:paraId="6D39217F" w14:textId="6494F437" w:rsidR="00925994" w:rsidRPr="005D2511" w:rsidRDefault="00925994">
            <w:pPr>
              <w:widowControl w:val="0"/>
              <w:autoSpaceDE w:val="0"/>
              <w:autoSpaceDN w:val="0"/>
              <w:adjustRightInd w:val="0"/>
              <w:jc w:val="center"/>
              <w:rPr>
                <w:color w:val="000000"/>
              </w:rPr>
            </w:pPr>
            <w:r w:rsidRPr="005D2511">
              <w:rPr>
                <w:color w:val="000000"/>
              </w:rPr>
              <w:t>0</w:t>
            </w:r>
          </w:p>
        </w:tc>
        <w:tc>
          <w:tcPr>
            <w:tcW w:w="960" w:type="dxa"/>
            <w:vAlign w:val="center"/>
          </w:tcPr>
          <w:p w14:paraId="43C6E917" w14:textId="4169D825" w:rsidR="00925994" w:rsidRPr="005D2511" w:rsidRDefault="00925994">
            <w:pPr>
              <w:widowControl w:val="0"/>
              <w:autoSpaceDE w:val="0"/>
              <w:autoSpaceDN w:val="0"/>
              <w:adjustRightInd w:val="0"/>
              <w:jc w:val="center"/>
              <w:rPr>
                <w:color w:val="000000"/>
              </w:rPr>
            </w:pPr>
            <w:r w:rsidRPr="005D2511">
              <w:rPr>
                <w:color w:val="000000"/>
              </w:rPr>
              <w:t>0.03</w:t>
            </w:r>
          </w:p>
        </w:tc>
      </w:tr>
      <w:tr w:rsidR="00201551" w:rsidRPr="005D2511" w14:paraId="4E341FBB" w14:textId="77777777" w:rsidTr="007D31D8">
        <w:trPr>
          <w:trHeight w:hRule="exact" w:val="340"/>
        </w:trPr>
        <w:tc>
          <w:tcPr>
            <w:tcW w:w="2305" w:type="dxa"/>
            <w:vAlign w:val="center"/>
          </w:tcPr>
          <w:p w14:paraId="6BECEB08" w14:textId="22CCEB7A" w:rsidR="00201551" w:rsidRPr="005D2511" w:rsidDel="0022460E" w:rsidRDefault="00201551" w:rsidP="0022460E">
            <w:pPr>
              <w:widowControl w:val="0"/>
              <w:autoSpaceDE w:val="0"/>
              <w:autoSpaceDN w:val="0"/>
              <w:adjustRightInd w:val="0"/>
              <w:rPr>
                <w:b/>
                <w:color w:val="000000"/>
              </w:rPr>
            </w:pPr>
            <w:r w:rsidRPr="005D2511">
              <w:rPr>
                <w:b/>
                <w:color w:val="000000"/>
              </w:rPr>
              <w:t>Hypotension</w:t>
            </w:r>
          </w:p>
        </w:tc>
        <w:tc>
          <w:tcPr>
            <w:tcW w:w="2520" w:type="dxa"/>
            <w:vAlign w:val="center"/>
          </w:tcPr>
          <w:p w14:paraId="7B018FC8" w14:textId="590CCB66" w:rsidR="00201551" w:rsidRPr="005D2511" w:rsidRDefault="00FB55AA" w:rsidP="00C57580">
            <w:pPr>
              <w:widowControl w:val="0"/>
              <w:autoSpaceDE w:val="0"/>
              <w:autoSpaceDN w:val="0"/>
              <w:adjustRightInd w:val="0"/>
              <w:jc w:val="center"/>
              <w:rPr>
                <w:color w:val="000000"/>
              </w:rPr>
            </w:pPr>
            <w:r w:rsidRPr="005D2511">
              <w:rPr>
                <w:color w:val="000000"/>
              </w:rPr>
              <w:t>9 (8%)</w:t>
            </w:r>
          </w:p>
        </w:tc>
        <w:tc>
          <w:tcPr>
            <w:tcW w:w="2760" w:type="dxa"/>
            <w:vAlign w:val="center"/>
          </w:tcPr>
          <w:p w14:paraId="05F5F1DB" w14:textId="737DE558" w:rsidR="00201551" w:rsidRPr="005D2511" w:rsidRDefault="00FB55AA" w:rsidP="00C57580">
            <w:pPr>
              <w:widowControl w:val="0"/>
              <w:autoSpaceDE w:val="0"/>
              <w:autoSpaceDN w:val="0"/>
              <w:adjustRightInd w:val="0"/>
              <w:jc w:val="center"/>
              <w:rPr>
                <w:color w:val="000000"/>
              </w:rPr>
            </w:pPr>
            <w:r w:rsidRPr="005D2511">
              <w:rPr>
                <w:color w:val="000000"/>
              </w:rPr>
              <w:t>9 (10%)</w:t>
            </w:r>
          </w:p>
        </w:tc>
        <w:tc>
          <w:tcPr>
            <w:tcW w:w="960" w:type="dxa"/>
            <w:vAlign w:val="center"/>
          </w:tcPr>
          <w:p w14:paraId="474C1E53" w14:textId="26F8AFC7" w:rsidR="00201551" w:rsidRPr="005D2511" w:rsidRDefault="00A2533F" w:rsidP="00C57580">
            <w:pPr>
              <w:widowControl w:val="0"/>
              <w:autoSpaceDE w:val="0"/>
              <w:autoSpaceDN w:val="0"/>
              <w:adjustRightInd w:val="0"/>
              <w:jc w:val="center"/>
              <w:rPr>
                <w:color w:val="000000"/>
              </w:rPr>
            </w:pPr>
            <w:r w:rsidRPr="005D2511">
              <w:rPr>
                <w:color w:val="000000"/>
              </w:rPr>
              <w:t>0.80</w:t>
            </w:r>
          </w:p>
        </w:tc>
      </w:tr>
      <w:tr w:rsidR="00201551" w:rsidRPr="005D2511" w14:paraId="6E21A44A" w14:textId="77777777" w:rsidTr="007D31D8">
        <w:trPr>
          <w:trHeight w:hRule="exact" w:val="340"/>
        </w:trPr>
        <w:tc>
          <w:tcPr>
            <w:tcW w:w="2305" w:type="dxa"/>
            <w:vAlign w:val="center"/>
          </w:tcPr>
          <w:p w14:paraId="087672E2" w14:textId="39496486" w:rsidR="00201551" w:rsidRPr="005D2511" w:rsidDel="0022460E" w:rsidRDefault="00201551" w:rsidP="0022460E">
            <w:pPr>
              <w:widowControl w:val="0"/>
              <w:autoSpaceDE w:val="0"/>
              <w:autoSpaceDN w:val="0"/>
              <w:adjustRightInd w:val="0"/>
              <w:rPr>
                <w:b/>
                <w:color w:val="000000"/>
              </w:rPr>
            </w:pPr>
            <w:r w:rsidRPr="005D2511">
              <w:rPr>
                <w:b/>
                <w:color w:val="000000"/>
              </w:rPr>
              <w:t>Bradycardia</w:t>
            </w:r>
          </w:p>
        </w:tc>
        <w:tc>
          <w:tcPr>
            <w:tcW w:w="2520" w:type="dxa"/>
            <w:vAlign w:val="center"/>
          </w:tcPr>
          <w:p w14:paraId="4322010C" w14:textId="3E379BBA" w:rsidR="00201551" w:rsidRPr="005D2511" w:rsidRDefault="00FB55AA" w:rsidP="00C57580">
            <w:pPr>
              <w:widowControl w:val="0"/>
              <w:autoSpaceDE w:val="0"/>
              <w:autoSpaceDN w:val="0"/>
              <w:adjustRightInd w:val="0"/>
              <w:jc w:val="center"/>
              <w:rPr>
                <w:color w:val="000000"/>
              </w:rPr>
            </w:pPr>
            <w:r w:rsidRPr="005D2511">
              <w:rPr>
                <w:color w:val="000000"/>
              </w:rPr>
              <w:t>3 (3%)</w:t>
            </w:r>
          </w:p>
        </w:tc>
        <w:tc>
          <w:tcPr>
            <w:tcW w:w="2760" w:type="dxa"/>
            <w:vAlign w:val="center"/>
          </w:tcPr>
          <w:p w14:paraId="0A8F0500" w14:textId="064247FC" w:rsidR="00201551" w:rsidRPr="005D2511" w:rsidRDefault="00FB55AA" w:rsidP="00C57580">
            <w:pPr>
              <w:widowControl w:val="0"/>
              <w:autoSpaceDE w:val="0"/>
              <w:autoSpaceDN w:val="0"/>
              <w:adjustRightInd w:val="0"/>
              <w:jc w:val="center"/>
              <w:rPr>
                <w:color w:val="000000"/>
              </w:rPr>
            </w:pPr>
            <w:r w:rsidRPr="005D2511">
              <w:rPr>
                <w:color w:val="000000"/>
              </w:rPr>
              <w:t>14 (16%)</w:t>
            </w:r>
          </w:p>
        </w:tc>
        <w:tc>
          <w:tcPr>
            <w:tcW w:w="960" w:type="dxa"/>
            <w:vAlign w:val="center"/>
          </w:tcPr>
          <w:p w14:paraId="2BBF8A19" w14:textId="74D8CF09" w:rsidR="00201551" w:rsidRPr="005D2511" w:rsidRDefault="00A2533F" w:rsidP="00C57580">
            <w:pPr>
              <w:widowControl w:val="0"/>
              <w:autoSpaceDE w:val="0"/>
              <w:autoSpaceDN w:val="0"/>
              <w:adjustRightInd w:val="0"/>
              <w:jc w:val="center"/>
              <w:rPr>
                <w:color w:val="000000"/>
              </w:rPr>
            </w:pPr>
            <w:r w:rsidRPr="005D2511">
              <w:rPr>
                <w:color w:val="000000"/>
              </w:rPr>
              <w:t>0.002</w:t>
            </w:r>
          </w:p>
        </w:tc>
      </w:tr>
      <w:tr w:rsidR="00201551" w:rsidRPr="005D2511" w14:paraId="28873840" w14:textId="77777777" w:rsidTr="007D31D8">
        <w:trPr>
          <w:trHeight w:hRule="exact" w:val="340"/>
        </w:trPr>
        <w:tc>
          <w:tcPr>
            <w:tcW w:w="2305" w:type="dxa"/>
            <w:tcBorders>
              <w:bottom w:val="single" w:sz="4" w:space="0" w:color="auto"/>
            </w:tcBorders>
            <w:vAlign w:val="center"/>
          </w:tcPr>
          <w:p w14:paraId="4F0B1401" w14:textId="7FFF9305" w:rsidR="00201551" w:rsidRPr="005D2511" w:rsidRDefault="00201551" w:rsidP="0022460E">
            <w:pPr>
              <w:widowControl w:val="0"/>
              <w:autoSpaceDE w:val="0"/>
              <w:autoSpaceDN w:val="0"/>
              <w:adjustRightInd w:val="0"/>
              <w:rPr>
                <w:b/>
                <w:color w:val="000000"/>
              </w:rPr>
            </w:pPr>
            <w:r w:rsidRPr="005D2511">
              <w:rPr>
                <w:b/>
                <w:color w:val="000000"/>
              </w:rPr>
              <w:t>Supplemental oxygen</w:t>
            </w:r>
          </w:p>
        </w:tc>
        <w:tc>
          <w:tcPr>
            <w:tcW w:w="2520" w:type="dxa"/>
            <w:tcBorders>
              <w:bottom w:val="single" w:sz="4" w:space="0" w:color="auto"/>
            </w:tcBorders>
            <w:vAlign w:val="center"/>
          </w:tcPr>
          <w:p w14:paraId="770B58CE" w14:textId="4F808450" w:rsidR="00201551" w:rsidRPr="005D2511" w:rsidRDefault="00A2533F" w:rsidP="00C57580">
            <w:pPr>
              <w:widowControl w:val="0"/>
              <w:autoSpaceDE w:val="0"/>
              <w:autoSpaceDN w:val="0"/>
              <w:adjustRightInd w:val="0"/>
              <w:jc w:val="center"/>
              <w:rPr>
                <w:color w:val="000000"/>
              </w:rPr>
            </w:pPr>
            <w:r w:rsidRPr="005D2511">
              <w:rPr>
                <w:color w:val="000000"/>
              </w:rPr>
              <w:t>2 (2%)</w:t>
            </w:r>
          </w:p>
        </w:tc>
        <w:tc>
          <w:tcPr>
            <w:tcW w:w="2760" w:type="dxa"/>
            <w:tcBorders>
              <w:bottom w:val="single" w:sz="4" w:space="0" w:color="auto"/>
            </w:tcBorders>
            <w:vAlign w:val="center"/>
          </w:tcPr>
          <w:p w14:paraId="095ACD00" w14:textId="3AE4B6FA" w:rsidR="00201551" w:rsidRPr="005D2511" w:rsidRDefault="00A2533F" w:rsidP="00C57580">
            <w:pPr>
              <w:widowControl w:val="0"/>
              <w:autoSpaceDE w:val="0"/>
              <w:autoSpaceDN w:val="0"/>
              <w:adjustRightInd w:val="0"/>
              <w:jc w:val="center"/>
              <w:rPr>
                <w:color w:val="000000"/>
              </w:rPr>
            </w:pPr>
            <w:r w:rsidRPr="005D2511">
              <w:rPr>
                <w:color w:val="000000"/>
              </w:rPr>
              <w:t>0</w:t>
            </w:r>
          </w:p>
        </w:tc>
        <w:tc>
          <w:tcPr>
            <w:tcW w:w="960" w:type="dxa"/>
            <w:tcBorders>
              <w:bottom w:val="single" w:sz="4" w:space="0" w:color="auto"/>
            </w:tcBorders>
            <w:vAlign w:val="center"/>
          </w:tcPr>
          <w:p w14:paraId="7B773DB5" w14:textId="3D4A1DD5" w:rsidR="00201551" w:rsidRPr="005D2511" w:rsidRDefault="00A2533F" w:rsidP="00C57580">
            <w:pPr>
              <w:widowControl w:val="0"/>
              <w:autoSpaceDE w:val="0"/>
              <w:autoSpaceDN w:val="0"/>
              <w:adjustRightInd w:val="0"/>
              <w:jc w:val="center"/>
              <w:rPr>
                <w:color w:val="000000"/>
              </w:rPr>
            </w:pPr>
            <w:r w:rsidRPr="005D2511">
              <w:rPr>
                <w:color w:val="000000"/>
              </w:rPr>
              <w:t>0.19</w:t>
            </w:r>
          </w:p>
        </w:tc>
      </w:tr>
    </w:tbl>
    <w:p w14:paraId="5A7D4EFD" w14:textId="77777777" w:rsidR="00925994" w:rsidRPr="005D2511" w:rsidRDefault="00925994" w:rsidP="007D31D8">
      <w:pPr>
        <w:spacing w:line="360" w:lineRule="auto"/>
      </w:pPr>
    </w:p>
    <w:p w14:paraId="2260249B" w14:textId="543978AF" w:rsidR="00001E80" w:rsidRPr="005D2511" w:rsidRDefault="00001E80" w:rsidP="007D31D8">
      <w:pPr>
        <w:spacing w:line="360" w:lineRule="auto"/>
        <w:rPr>
          <w:lang w:val="en-GB"/>
        </w:rPr>
      </w:pPr>
      <w:r w:rsidRPr="005D2511">
        <w:rPr>
          <w:lang w:val="en-GB"/>
        </w:rPr>
        <w:br w:type="page"/>
      </w:r>
    </w:p>
    <w:p w14:paraId="5F267109" w14:textId="6EF6249F" w:rsidR="00123824" w:rsidRPr="005D2511" w:rsidRDefault="00123824" w:rsidP="007D31D8">
      <w:pPr>
        <w:spacing w:line="360" w:lineRule="auto"/>
        <w:jc w:val="both"/>
        <w:rPr>
          <w:lang w:val="en-GB"/>
        </w:rPr>
      </w:pPr>
      <w:r w:rsidRPr="005D2511">
        <w:rPr>
          <w:b/>
          <w:noProof/>
          <w:color w:val="000000" w:themeColor="text1"/>
          <w:lang w:val="en-GB" w:eastAsia="zh-HK"/>
        </w:rPr>
        <w:t>Figure 1</w:t>
      </w:r>
      <w:r w:rsidRPr="005D2511">
        <w:rPr>
          <w:noProof/>
          <w:color w:val="000000" w:themeColor="text1"/>
          <w:lang w:val="en-GB" w:eastAsia="zh-HK"/>
        </w:rPr>
        <w:t xml:space="preserve"> </w:t>
      </w:r>
      <w:r w:rsidR="00E544C7" w:rsidRPr="005D2511">
        <w:rPr>
          <w:noProof/>
          <w:color w:val="000000" w:themeColor="text1"/>
          <w:lang w:val="en-GB" w:eastAsia="zh-HK"/>
        </w:rPr>
        <w:t xml:space="preserve">CONSORT diagram </w:t>
      </w:r>
      <w:r w:rsidR="00A2533F" w:rsidRPr="005D2511">
        <w:rPr>
          <w:noProof/>
          <w:color w:val="000000" w:themeColor="text1"/>
          <w:lang w:val="en-GB" w:eastAsia="zh-HK"/>
        </w:rPr>
        <w:t>following the</w:t>
      </w:r>
      <w:r w:rsidR="00E544C7" w:rsidRPr="005D2511">
        <w:rPr>
          <w:noProof/>
          <w:color w:val="000000" w:themeColor="text1"/>
          <w:lang w:val="en-GB" w:eastAsia="zh-HK"/>
        </w:rPr>
        <w:t xml:space="preserve"> recruitment</w:t>
      </w:r>
      <w:r w:rsidR="00A2533F" w:rsidRPr="005D2511">
        <w:rPr>
          <w:lang w:val="en-GB"/>
        </w:rPr>
        <w:t xml:space="preserve"> of 211 children for sedation before scheduled CT studies.</w:t>
      </w:r>
    </w:p>
    <w:p w14:paraId="114D5DAE" w14:textId="207EBA24" w:rsidR="00123824" w:rsidRPr="005D2511" w:rsidRDefault="00123824" w:rsidP="007D31D8">
      <w:pPr>
        <w:pStyle w:val="p1"/>
        <w:spacing w:line="360" w:lineRule="auto"/>
        <w:rPr>
          <w:rFonts w:ascii="Times New Roman" w:hAnsi="Times New Roman"/>
          <w:sz w:val="24"/>
          <w:szCs w:val="24"/>
        </w:rPr>
      </w:pPr>
      <w:r w:rsidRPr="005D2511">
        <w:rPr>
          <w:rFonts w:ascii="Times New Roman" w:hAnsi="Times New Roman"/>
          <w:b/>
          <w:sz w:val="24"/>
          <w:szCs w:val="24"/>
          <w:lang w:val="en-GB"/>
        </w:rPr>
        <w:t>Figure 2</w:t>
      </w:r>
      <w:r w:rsidRPr="005D2511">
        <w:rPr>
          <w:rFonts w:ascii="Times New Roman" w:hAnsi="Times New Roman"/>
          <w:sz w:val="24"/>
          <w:szCs w:val="24"/>
          <w:lang w:val="en-GB"/>
        </w:rPr>
        <w:t xml:space="preserve"> </w:t>
      </w:r>
      <w:r w:rsidRPr="005D2511">
        <w:rPr>
          <w:rFonts w:ascii="Times New Roman" w:hAnsi="Times New Roman"/>
          <w:sz w:val="24"/>
          <w:szCs w:val="24"/>
        </w:rPr>
        <w:t xml:space="preserve">Time to resume normal activities after </w:t>
      </w:r>
      <w:r w:rsidR="00A2533F" w:rsidRPr="005D2511">
        <w:rPr>
          <w:rFonts w:ascii="Times New Roman" w:hAnsi="Times New Roman"/>
          <w:sz w:val="24"/>
          <w:szCs w:val="24"/>
        </w:rPr>
        <w:t>oral chloral hydrate (</w:t>
      </w:r>
      <w:r w:rsidR="00A2533F" w:rsidRPr="005D2511">
        <w:rPr>
          <w:rFonts w:ascii="Times New Roman" w:hAnsi="Times New Roman"/>
          <w:b/>
          <w:noProof/>
          <w:sz w:val="24"/>
          <w:szCs w:val="24"/>
          <w:lang w:val="en-GB" w:eastAsia="en-GB"/>
        </w:rPr>
        <mc:AlternateContent>
          <mc:Choice Requires="wps">
            <w:drawing>
              <wp:inline distT="0" distB="0" distL="0" distR="0" wp14:anchorId="0F565F37" wp14:editId="7F8F720E">
                <wp:extent cx="609600" cy="0"/>
                <wp:effectExtent l="0" t="0" r="0" b="0"/>
                <wp:docPr id="1" name="Straight Connector 1"/>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inline>
            </w:drawing>
          </mc:Choice>
          <mc:Fallback>
            <w:pict>
              <v:line w14:anchorId="6865C4E4" id="Straight Connector 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" strokecolor="black [3213]" strokeweight="2pt">
                <w10:anchorlock/>
              </v:line>
            </w:pict>
          </mc:Fallback>
        </mc:AlternateContent>
      </w:r>
      <w:r w:rsidR="00A2533F" w:rsidRPr="005D2511">
        <w:rPr>
          <w:rFonts w:ascii="Times New Roman" w:hAnsi="Times New Roman"/>
          <w:sz w:val="24"/>
          <w:szCs w:val="24"/>
        </w:rPr>
        <w:t>) or intranasal dexmedetomidine (</w:t>
      </w:r>
      <w:r w:rsidR="00A2533F" w:rsidRPr="005D2511">
        <w:rPr>
          <w:rFonts w:ascii="Times New Roman" w:hAnsi="Times New Roman"/>
          <w:b/>
          <w:noProof/>
          <w:sz w:val="24"/>
          <w:szCs w:val="24"/>
          <w:lang w:val="en-GB" w:eastAsia="en-GB"/>
        </w:rPr>
        <mc:AlternateContent>
          <mc:Choice Requires="wps">
            <w:drawing>
              <wp:inline distT="0" distB="0" distL="0" distR="0" wp14:anchorId="2D4F0BA9" wp14:editId="6DFA058C">
                <wp:extent cx="609600" cy="0"/>
                <wp:effectExtent l="0" t="0" r="0" b="0"/>
                <wp:docPr id="2" name="Straight Connector 2"/>
                <wp:cNvGraphicFramePr/>
                <a:graphic xmlns:a="http://schemas.openxmlformats.org/drawingml/2006/main">
                  <a:graphicData uri="http://schemas.microsoft.com/office/word/2010/wordprocessingShape">
                    <wps:wsp>
                      <wps:cNvCnPr/>
                      <wps:spPr>
                        <a:xfrm>
                          <a:off x="0" y="0"/>
                          <a:ext cx="609600" cy="0"/>
                        </a:xfrm>
                        <a:prstGeom prst="line">
                          <a:avLst/>
                        </a:prstGeom>
                        <a:ln>
                          <a:solidFill>
                            <a:schemeClr val="tx1"/>
                          </a:solidFill>
                          <a:prstDash val="dash"/>
                        </a:ln>
                        <a:effectLst/>
                      </wps:spPr>
                      <wps:style>
                        <a:lnRef idx="2">
                          <a:schemeClr val="accent1"/>
                        </a:lnRef>
                        <a:fillRef idx="0">
                          <a:schemeClr val="accent1"/>
                        </a:fillRef>
                        <a:effectRef idx="1">
                          <a:schemeClr val="accent1"/>
                        </a:effectRef>
                        <a:fontRef idx="minor">
                          <a:schemeClr val="tx1"/>
                        </a:fontRef>
                      </wps:style>
                      <wps:bodyPr/>
                    </wps:wsp>
                  </a:graphicData>
                </a:graphic>
              </wp:inline>
            </w:drawing>
          </mc:Choice>
          <mc:Fallback>
            <w:pict>
              <v:line w14:anchorId="128924A0"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" strokecolor="black [3213]" strokeweight="2pt">
                <v:stroke dashstyle="dash"/>
                <w10:anchorlock/>
              </v:line>
            </w:pict>
          </mc:Fallback>
        </mc:AlternateContent>
      </w:r>
      <w:r w:rsidR="00A2533F" w:rsidRPr="005D2511">
        <w:rPr>
          <w:rFonts w:ascii="Times New Roman" w:hAnsi="Times New Roman"/>
          <w:sz w:val="24"/>
          <w:szCs w:val="24"/>
        </w:rPr>
        <w:t xml:space="preserve">). </w:t>
      </w:r>
    </w:p>
    <w:p w14:paraId="3BD7A7BE" w14:textId="0F1F6F79" w:rsidR="00493451" w:rsidRPr="005C1DBC" w:rsidRDefault="00123824" w:rsidP="007D31D8">
      <w:pPr>
        <w:spacing w:line="360" w:lineRule="auto"/>
        <w:jc w:val="both"/>
        <w:rPr>
          <w:lang w:val="en-GB"/>
        </w:rPr>
      </w:pPr>
      <w:r w:rsidRPr="005D2511">
        <w:rPr>
          <w:lang w:val="en-GB"/>
        </w:rPr>
        <w:t xml:space="preserve"> </w:t>
      </w:r>
      <w:r w:rsidR="002A43E5" w:rsidRPr="005D2511">
        <w:rPr>
          <w:lang w:val="en-GB"/>
        </w:rPr>
        <w:fldChar w:fldCharType="begin"/>
      </w:r>
      <w:r w:rsidR="002A43E5" w:rsidRPr="005D2511">
        <w:rPr>
          <w:lang w:val="en-GB"/>
        </w:rPr>
        <w:instrText xml:space="preserve"> ADDIN </w:instrText>
      </w:r>
      <w:r w:rsidR="002A43E5" w:rsidRPr="005D2511">
        <w:rPr>
          <w:lang w:val="en-GB"/>
        </w:rPr>
        <w:fldChar w:fldCharType="end"/>
      </w:r>
    </w:p>
    <w:sectPr w:rsidR="00493451" w:rsidRPr="005C1DBC" w:rsidSect="007D31D8">
      <w:headerReference w:type="even" r:id="rId9"/>
      <w:headerReference w:type="default" r:id="rId10"/>
      <w:footerReference w:type="even" r:id="rId11"/>
      <w:footerReference w:type="default" r:id="rId12"/>
      <w:pgSz w:w="12240" w:h="15840"/>
      <w:pgMar w:top="899" w:right="1320" w:bottom="1079" w:left="12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BCBEF" w14:textId="77777777" w:rsidR="00DD78F7" w:rsidRDefault="00DD78F7" w:rsidP="00751245">
      <w:r>
        <w:separator/>
      </w:r>
    </w:p>
  </w:endnote>
  <w:endnote w:type="continuationSeparator" w:id="0">
    <w:p w14:paraId="11CA7DC5" w14:textId="77777777" w:rsidR="00DD78F7" w:rsidRDefault="00DD78F7" w:rsidP="007512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auto"/>
    <w:pitch w:val="variable"/>
    <w:sig w:usb0="E1002A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383B8" w14:textId="77777777" w:rsidR="00360179" w:rsidRDefault="00360179" w:rsidP="007512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F109AE" w14:textId="77777777" w:rsidR="00360179" w:rsidRDefault="00360179" w:rsidP="0075124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ABB87" w14:textId="5F135BB6" w:rsidR="00360179" w:rsidRDefault="00360179" w:rsidP="007512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2BA6">
      <w:rPr>
        <w:rStyle w:val="PageNumber"/>
        <w:noProof/>
      </w:rPr>
      <w:t>1</w:t>
    </w:r>
    <w:r>
      <w:rPr>
        <w:rStyle w:val="PageNumber"/>
      </w:rPr>
      <w:fldChar w:fldCharType="end"/>
    </w:r>
  </w:p>
  <w:p w14:paraId="1ED9163E" w14:textId="77777777" w:rsidR="00360179" w:rsidRDefault="00360179" w:rsidP="0075124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754E5" w14:textId="77777777" w:rsidR="00DD78F7" w:rsidRDefault="00DD78F7" w:rsidP="00751245">
      <w:r>
        <w:separator/>
      </w:r>
    </w:p>
  </w:footnote>
  <w:footnote w:type="continuationSeparator" w:id="0">
    <w:p w14:paraId="356B4906" w14:textId="77777777" w:rsidR="00DD78F7" w:rsidRDefault="00DD78F7" w:rsidP="0075124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E11ED" w14:textId="77777777" w:rsidR="00360179" w:rsidRDefault="00360179" w:rsidP="005016F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sdt>
    <w:sdtPr>
      <w:rPr>
        <w:rFonts w:ascii="Cambria" w:hAnsi="Cambria"/>
      </w:rPr>
      <w:alias w:val="Title"/>
      <w:id w:val="-2023004782"/>
      <w:placeholder>
        <w:docPart w:val="6FDF5CD12908A74F86855712DBC425C7"/>
      </w:placeholder>
      <w:dataBinding w:prefixMappings="xmlns:ns0='http://schemas.openxmlformats.org/package/2006/metadata/core-properties' xmlns:ns1='http://purl.org/dc/elements/1.1/'" w:xpath="/ns0:coreProperties[1]/ns1:title[1]" w:storeItemID="{6C3C8BC8-F283-45AE-878A-BAB7291924A1}"/>
      <w:text/>
    </w:sdtPr>
    <w:sdtEndPr/>
    <w:sdtContent>
      <w:p w14:paraId="7512865D" w14:textId="77777777" w:rsidR="00360179" w:rsidRPr="005E04E9" w:rsidRDefault="00360179" w:rsidP="004D044E">
        <w:pPr>
          <w:pStyle w:val="Header"/>
          <w:pBdr>
            <w:between w:val="single" w:sz="4" w:space="1" w:color="4F81BD" w:themeColor="accent1"/>
          </w:pBdr>
          <w:spacing w:line="276" w:lineRule="auto"/>
          <w:ind w:right="360"/>
          <w:jc w:val="center"/>
          <w:rPr>
            <w:rFonts w:ascii="Cambria" w:hAnsi="Cambria"/>
          </w:rPr>
        </w:pPr>
        <w:r>
          <w:rPr>
            <w:rFonts w:ascii="Cambria" w:hAnsi="Cambria"/>
          </w:rPr>
          <w:t>Comparison of oral chloral hydrate and intranasal dexmedetomidine as sedative in children undergoing computer tomography - a multicenter study</w:t>
        </w:r>
      </w:p>
    </w:sdtContent>
  </w:sdt>
  <w:sdt>
    <w:sdtPr>
      <w:rPr>
        <w:rFonts w:ascii="Cambria" w:hAnsi="Cambria"/>
      </w:rPr>
      <w:alias w:val="Date"/>
      <w:id w:val="-583137346"/>
      <w:placeholder>
        <w:docPart w:val="E6B698C6E08A0C44B6CCCE9F3BD77AA1"/>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p w14:paraId="62B992BF" w14:textId="77777777" w:rsidR="00360179" w:rsidRPr="005E04E9" w:rsidRDefault="00360179">
        <w:pPr>
          <w:pStyle w:val="Header"/>
          <w:pBdr>
            <w:between w:val="single" w:sz="4" w:space="1" w:color="4F81BD" w:themeColor="accent1"/>
          </w:pBdr>
          <w:spacing w:line="276" w:lineRule="auto"/>
          <w:jc w:val="center"/>
          <w:rPr>
            <w:rFonts w:ascii="Cambria" w:hAnsi="Cambria"/>
          </w:rPr>
        </w:pPr>
        <w:r>
          <w:rPr>
            <w:rFonts w:ascii="Cambria" w:hAnsi="Cambria"/>
          </w:rPr>
          <w:t>Final Report – HMRF #01122176</w:t>
        </w:r>
      </w:p>
    </w:sdtContent>
  </w:sdt>
  <w:p w14:paraId="043F980F" w14:textId="77777777" w:rsidR="00360179" w:rsidRDefault="003601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9D3419" w14:textId="77777777" w:rsidR="00360179" w:rsidRPr="005E04E9" w:rsidRDefault="00360179" w:rsidP="007D31D8">
    <w:pPr>
      <w:pStyle w:val="Header"/>
      <w:framePr w:wrap="none" w:vAnchor="text" w:hAnchor="margin" w:xAlign="right" w:y="1"/>
      <w:rPr>
        <w:rFonts w:ascii="Cambria" w:hAnsi="Cambria"/>
      </w:rPr>
    </w:pPr>
  </w:p>
  <w:p w14:paraId="4CE4A7A1" w14:textId="77777777" w:rsidR="00360179" w:rsidRDefault="003601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1C3667"/>
    <w:multiLevelType w:val="hybridMultilevel"/>
    <w:tmpl w:val="6E3A3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B3532"/>
    <w:multiLevelType w:val="hybridMultilevel"/>
    <w:tmpl w:val="A0CEA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FE69A7"/>
    <w:multiLevelType w:val="hybridMultilevel"/>
    <w:tmpl w:val="DB9A4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500BCD"/>
    <w:multiLevelType w:val="hybridMultilevel"/>
    <w:tmpl w:val="54E8D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6244FE"/>
    <w:multiLevelType w:val="hybridMultilevel"/>
    <w:tmpl w:val="1E3EA8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isplayBackgroundShape/>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480"/>
  <w:drawingGridHorizontalSpacing w:val="12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esthesia 3&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ffe20epd5reueea0cvzt2wfeet0vpxas5x&quot;&gt;dexm children&lt;record-ids&gt;&lt;item&gt;2&lt;/item&gt;&lt;item&gt;4&lt;/item&gt;&lt;item&gt;27&lt;/item&gt;&lt;item&gt;29&lt;/item&gt;&lt;item&gt;150&lt;/item&gt;&lt;item&gt;703&lt;/item&gt;&lt;item&gt;706&lt;/item&gt;&lt;item&gt;773&lt;/item&gt;&lt;item&gt;851&lt;/item&gt;&lt;item&gt;1212&lt;/item&gt;&lt;item&gt;1236&lt;/item&gt;&lt;item&gt;1237&lt;/item&gt;&lt;item&gt;1240&lt;/item&gt;&lt;item&gt;1348&lt;/item&gt;&lt;item&gt;1406&lt;/item&gt;&lt;item&gt;1442&lt;/item&gt;&lt;item&gt;1453&lt;/item&gt;&lt;item&gt;1455&lt;/item&gt;&lt;item&gt;1456&lt;/item&gt;&lt;item&gt;1457&lt;/item&gt;&lt;item&gt;1458&lt;/item&gt;&lt;item&gt;1460&lt;/item&gt;&lt;item&gt;1461&lt;/item&gt;&lt;item&gt;1464&lt;/item&gt;&lt;item&gt;1467&lt;/item&gt;&lt;item&gt;1469&lt;/item&gt;&lt;item&gt;1470&lt;/item&gt;&lt;item&gt;1471&lt;/item&gt;&lt;item&gt;1472&lt;/item&gt;&lt;item&gt;1477&lt;/item&gt;&lt;/record-ids&gt;&lt;/item&gt;&lt;/Libraries&gt;"/>
  </w:docVars>
  <w:rsids>
    <w:rsidRoot w:val="0074306C"/>
    <w:rsid w:val="00000309"/>
    <w:rsid w:val="00001E80"/>
    <w:rsid w:val="000025B5"/>
    <w:rsid w:val="000035E0"/>
    <w:rsid w:val="000075B0"/>
    <w:rsid w:val="00011B98"/>
    <w:rsid w:val="00011BC2"/>
    <w:rsid w:val="000135D0"/>
    <w:rsid w:val="00024841"/>
    <w:rsid w:val="000347F7"/>
    <w:rsid w:val="00036342"/>
    <w:rsid w:val="00037A44"/>
    <w:rsid w:val="00045141"/>
    <w:rsid w:val="0004731D"/>
    <w:rsid w:val="000503D0"/>
    <w:rsid w:val="00052DC2"/>
    <w:rsid w:val="00056CC7"/>
    <w:rsid w:val="00056FA3"/>
    <w:rsid w:val="00060FA5"/>
    <w:rsid w:val="00062A82"/>
    <w:rsid w:val="000633A5"/>
    <w:rsid w:val="00064878"/>
    <w:rsid w:val="00066F41"/>
    <w:rsid w:val="000765AA"/>
    <w:rsid w:val="00077970"/>
    <w:rsid w:val="000806FC"/>
    <w:rsid w:val="00081442"/>
    <w:rsid w:val="0008265B"/>
    <w:rsid w:val="00085279"/>
    <w:rsid w:val="00085AC2"/>
    <w:rsid w:val="000876FD"/>
    <w:rsid w:val="00094FEF"/>
    <w:rsid w:val="00095DAD"/>
    <w:rsid w:val="000963E3"/>
    <w:rsid w:val="000A0F99"/>
    <w:rsid w:val="000A5270"/>
    <w:rsid w:val="000A7A03"/>
    <w:rsid w:val="000B390F"/>
    <w:rsid w:val="000B54D6"/>
    <w:rsid w:val="000C0809"/>
    <w:rsid w:val="000C19C9"/>
    <w:rsid w:val="000C5142"/>
    <w:rsid w:val="000D0625"/>
    <w:rsid w:val="000D3C96"/>
    <w:rsid w:val="000D7307"/>
    <w:rsid w:val="000E0A04"/>
    <w:rsid w:val="000E122F"/>
    <w:rsid w:val="000E3A8F"/>
    <w:rsid w:val="000E4E2D"/>
    <w:rsid w:val="000E7A32"/>
    <w:rsid w:val="000F0340"/>
    <w:rsid w:val="000F4119"/>
    <w:rsid w:val="0010033F"/>
    <w:rsid w:val="00100A3C"/>
    <w:rsid w:val="00104D92"/>
    <w:rsid w:val="00106374"/>
    <w:rsid w:val="00116DDE"/>
    <w:rsid w:val="00120046"/>
    <w:rsid w:val="001226C3"/>
    <w:rsid w:val="00123824"/>
    <w:rsid w:val="001425FC"/>
    <w:rsid w:val="0014654B"/>
    <w:rsid w:val="00146DE9"/>
    <w:rsid w:val="001476A2"/>
    <w:rsid w:val="00155D7F"/>
    <w:rsid w:val="0018187F"/>
    <w:rsid w:val="00181A13"/>
    <w:rsid w:val="00184C85"/>
    <w:rsid w:val="00186E36"/>
    <w:rsid w:val="0019138E"/>
    <w:rsid w:val="001949B3"/>
    <w:rsid w:val="00194F5C"/>
    <w:rsid w:val="00195B27"/>
    <w:rsid w:val="001964F7"/>
    <w:rsid w:val="001A19AD"/>
    <w:rsid w:val="001A23E8"/>
    <w:rsid w:val="001A382C"/>
    <w:rsid w:val="001B0730"/>
    <w:rsid w:val="001B2073"/>
    <w:rsid w:val="001B7A0C"/>
    <w:rsid w:val="001C12C1"/>
    <w:rsid w:val="001C2F52"/>
    <w:rsid w:val="001C4040"/>
    <w:rsid w:val="001C5E27"/>
    <w:rsid w:val="001D055F"/>
    <w:rsid w:val="001E0120"/>
    <w:rsid w:val="001E0299"/>
    <w:rsid w:val="001E4A8F"/>
    <w:rsid w:val="001F5994"/>
    <w:rsid w:val="00201551"/>
    <w:rsid w:val="00205EA9"/>
    <w:rsid w:val="002061C0"/>
    <w:rsid w:val="00207DA1"/>
    <w:rsid w:val="0022460E"/>
    <w:rsid w:val="002251E8"/>
    <w:rsid w:val="0023424F"/>
    <w:rsid w:val="00234685"/>
    <w:rsid w:val="00242590"/>
    <w:rsid w:val="00246308"/>
    <w:rsid w:val="002479A2"/>
    <w:rsid w:val="00251BE8"/>
    <w:rsid w:val="00260A08"/>
    <w:rsid w:val="00261294"/>
    <w:rsid w:val="0026133D"/>
    <w:rsid w:val="00273192"/>
    <w:rsid w:val="00274248"/>
    <w:rsid w:val="002814DF"/>
    <w:rsid w:val="002814EF"/>
    <w:rsid w:val="002816C4"/>
    <w:rsid w:val="0028296B"/>
    <w:rsid w:val="002850DB"/>
    <w:rsid w:val="00287613"/>
    <w:rsid w:val="00290376"/>
    <w:rsid w:val="00290C0F"/>
    <w:rsid w:val="00290F44"/>
    <w:rsid w:val="00292FB6"/>
    <w:rsid w:val="002939FE"/>
    <w:rsid w:val="00296163"/>
    <w:rsid w:val="00297E98"/>
    <w:rsid w:val="002A2E19"/>
    <w:rsid w:val="002A3A6D"/>
    <w:rsid w:val="002A43E5"/>
    <w:rsid w:val="002A5B38"/>
    <w:rsid w:val="002A78BC"/>
    <w:rsid w:val="002B3790"/>
    <w:rsid w:val="002B76EE"/>
    <w:rsid w:val="002C0A05"/>
    <w:rsid w:val="002C1D00"/>
    <w:rsid w:val="002D194F"/>
    <w:rsid w:val="002D38FC"/>
    <w:rsid w:val="002E25E4"/>
    <w:rsid w:val="002E47F9"/>
    <w:rsid w:val="00300115"/>
    <w:rsid w:val="00300345"/>
    <w:rsid w:val="00304594"/>
    <w:rsid w:val="00310FCB"/>
    <w:rsid w:val="00313853"/>
    <w:rsid w:val="00314BDE"/>
    <w:rsid w:val="003168A6"/>
    <w:rsid w:val="00322AC5"/>
    <w:rsid w:val="00336AA1"/>
    <w:rsid w:val="003404AB"/>
    <w:rsid w:val="003502EC"/>
    <w:rsid w:val="00351103"/>
    <w:rsid w:val="00355BA6"/>
    <w:rsid w:val="00360179"/>
    <w:rsid w:val="003619AF"/>
    <w:rsid w:val="00363680"/>
    <w:rsid w:val="00364556"/>
    <w:rsid w:val="00375A50"/>
    <w:rsid w:val="003763F7"/>
    <w:rsid w:val="00381926"/>
    <w:rsid w:val="00384128"/>
    <w:rsid w:val="003927A4"/>
    <w:rsid w:val="00397F10"/>
    <w:rsid w:val="003A4195"/>
    <w:rsid w:val="003A44C2"/>
    <w:rsid w:val="003A6706"/>
    <w:rsid w:val="003B164E"/>
    <w:rsid w:val="003B7D45"/>
    <w:rsid w:val="003C3FBC"/>
    <w:rsid w:val="003C5676"/>
    <w:rsid w:val="003C6453"/>
    <w:rsid w:val="003C7B21"/>
    <w:rsid w:val="003D3E65"/>
    <w:rsid w:val="003E5614"/>
    <w:rsid w:val="003E7A82"/>
    <w:rsid w:val="003F0422"/>
    <w:rsid w:val="003F09FF"/>
    <w:rsid w:val="003F3F55"/>
    <w:rsid w:val="003F511C"/>
    <w:rsid w:val="003F6959"/>
    <w:rsid w:val="00400C29"/>
    <w:rsid w:val="00411C4B"/>
    <w:rsid w:val="00413F13"/>
    <w:rsid w:val="00415D76"/>
    <w:rsid w:val="0041730E"/>
    <w:rsid w:val="0041735B"/>
    <w:rsid w:val="00422C31"/>
    <w:rsid w:val="004257BD"/>
    <w:rsid w:val="0042773A"/>
    <w:rsid w:val="00434FB1"/>
    <w:rsid w:val="00435639"/>
    <w:rsid w:val="00436AAD"/>
    <w:rsid w:val="0044157C"/>
    <w:rsid w:val="00441FE1"/>
    <w:rsid w:val="004442BD"/>
    <w:rsid w:val="00445B02"/>
    <w:rsid w:val="0045010D"/>
    <w:rsid w:val="004550BC"/>
    <w:rsid w:val="004566C2"/>
    <w:rsid w:val="004635EB"/>
    <w:rsid w:val="00471D7D"/>
    <w:rsid w:val="004837A8"/>
    <w:rsid w:val="00490500"/>
    <w:rsid w:val="00491175"/>
    <w:rsid w:val="00493451"/>
    <w:rsid w:val="00493E1C"/>
    <w:rsid w:val="004962A7"/>
    <w:rsid w:val="00496E42"/>
    <w:rsid w:val="004970A2"/>
    <w:rsid w:val="004A0059"/>
    <w:rsid w:val="004A1B57"/>
    <w:rsid w:val="004A24B4"/>
    <w:rsid w:val="004A428D"/>
    <w:rsid w:val="004A7EA3"/>
    <w:rsid w:val="004B2E32"/>
    <w:rsid w:val="004B514F"/>
    <w:rsid w:val="004B64A6"/>
    <w:rsid w:val="004C44E7"/>
    <w:rsid w:val="004D044E"/>
    <w:rsid w:val="004D0973"/>
    <w:rsid w:val="004D1B53"/>
    <w:rsid w:val="004D204D"/>
    <w:rsid w:val="004E7F22"/>
    <w:rsid w:val="004F1CE4"/>
    <w:rsid w:val="004F5A5C"/>
    <w:rsid w:val="0050003F"/>
    <w:rsid w:val="005016FE"/>
    <w:rsid w:val="00501CEA"/>
    <w:rsid w:val="00502D43"/>
    <w:rsid w:val="00502DFD"/>
    <w:rsid w:val="00510747"/>
    <w:rsid w:val="00514F68"/>
    <w:rsid w:val="005346F5"/>
    <w:rsid w:val="00535CEC"/>
    <w:rsid w:val="00542BA4"/>
    <w:rsid w:val="00543CDD"/>
    <w:rsid w:val="005459A1"/>
    <w:rsid w:val="005525E8"/>
    <w:rsid w:val="00561871"/>
    <w:rsid w:val="00561EDC"/>
    <w:rsid w:val="00570FFC"/>
    <w:rsid w:val="00580E8A"/>
    <w:rsid w:val="00581DEE"/>
    <w:rsid w:val="00583087"/>
    <w:rsid w:val="005845C9"/>
    <w:rsid w:val="00584871"/>
    <w:rsid w:val="00584DED"/>
    <w:rsid w:val="00586117"/>
    <w:rsid w:val="00586A29"/>
    <w:rsid w:val="00586DFD"/>
    <w:rsid w:val="005A4247"/>
    <w:rsid w:val="005A4B47"/>
    <w:rsid w:val="005B059C"/>
    <w:rsid w:val="005B1E01"/>
    <w:rsid w:val="005B3AA8"/>
    <w:rsid w:val="005B6B04"/>
    <w:rsid w:val="005B708B"/>
    <w:rsid w:val="005C014B"/>
    <w:rsid w:val="005C1DBC"/>
    <w:rsid w:val="005C225A"/>
    <w:rsid w:val="005C4483"/>
    <w:rsid w:val="005C5F3E"/>
    <w:rsid w:val="005D2511"/>
    <w:rsid w:val="005D5F01"/>
    <w:rsid w:val="005D782A"/>
    <w:rsid w:val="005D7BEB"/>
    <w:rsid w:val="005D7DE8"/>
    <w:rsid w:val="005E6F99"/>
    <w:rsid w:val="005E7574"/>
    <w:rsid w:val="005F1906"/>
    <w:rsid w:val="005F1FD8"/>
    <w:rsid w:val="005F4679"/>
    <w:rsid w:val="005F49A5"/>
    <w:rsid w:val="005F4DB0"/>
    <w:rsid w:val="005F7715"/>
    <w:rsid w:val="00600B77"/>
    <w:rsid w:val="00601232"/>
    <w:rsid w:val="00604EAC"/>
    <w:rsid w:val="0060512D"/>
    <w:rsid w:val="00613AE1"/>
    <w:rsid w:val="0061461F"/>
    <w:rsid w:val="00614790"/>
    <w:rsid w:val="00617EA1"/>
    <w:rsid w:val="006224BA"/>
    <w:rsid w:val="00622ADA"/>
    <w:rsid w:val="00634F29"/>
    <w:rsid w:val="00642BF5"/>
    <w:rsid w:val="00644F07"/>
    <w:rsid w:val="006476EB"/>
    <w:rsid w:val="00653581"/>
    <w:rsid w:val="00653F84"/>
    <w:rsid w:val="006611B5"/>
    <w:rsid w:val="00663787"/>
    <w:rsid w:val="00664B05"/>
    <w:rsid w:val="00665BCC"/>
    <w:rsid w:val="00665FD5"/>
    <w:rsid w:val="00667499"/>
    <w:rsid w:val="00670685"/>
    <w:rsid w:val="006742A3"/>
    <w:rsid w:val="00675C9B"/>
    <w:rsid w:val="00676074"/>
    <w:rsid w:val="00684A6D"/>
    <w:rsid w:val="00687F4A"/>
    <w:rsid w:val="006914F5"/>
    <w:rsid w:val="00693E0B"/>
    <w:rsid w:val="006940A9"/>
    <w:rsid w:val="006979CE"/>
    <w:rsid w:val="006A07D2"/>
    <w:rsid w:val="006A41F8"/>
    <w:rsid w:val="006A4977"/>
    <w:rsid w:val="006A60F4"/>
    <w:rsid w:val="006B0DB7"/>
    <w:rsid w:val="006B1FBE"/>
    <w:rsid w:val="006B207C"/>
    <w:rsid w:val="006B367E"/>
    <w:rsid w:val="006B3E2C"/>
    <w:rsid w:val="006B4557"/>
    <w:rsid w:val="006B534E"/>
    <w:rsid w:val="006B5770"/>
    <w:rsid w:val="006B63CD"/>
    <w:rsid w:val="006C264A"/>
    <w:rsid w:val="006C4623"/>
    <w:rsid w:val="006C4CF6"/>
    <w:rsid w:val="006C51B0"/>
    <w:rsid w:val="006D0CD4"/>
    <w:rsid w:val="006D36B4"/>
    <w:rsid w:val="006D485A"/>
    <w:rsid w:val="006D586B"/>
    <w:rsid w:val="006D6438"/>
    <w:rsid w:val="006D6CF7"/>
    <w:rsid w:val="006D7883"/>
    <w:rsid w:val="006E2838"/>
    <w:rsid w:val="006E3083"/>
    <w:rsid w:val="006E661B"/>
    <w:rsid w:val="006E718B"/>
    <w:rsid w:val="006E799E"/>
    <w:rsid w:val="006F00F4"/>
    <w:rsid w:val="006F1C80"/>
    <w:rsid w:val="00710083"/>
    <w:rsid w:val="007110F3"/>
    <w:rsid w:val="00717C67"/>
    <w:rsid w:val="0072146E"/>
    <w:rsid w:val="00724D27"/>
    <w:rsid w:val="007309E0"/>
    <w:rsid w:val="007314F9"/>
    <w:rsid w:val="00731F9F"/>
    <w:rsid w:val="00733697"/>
    <w:rsid w:val="00735D5E"/>
    <w:rsid w:val="00736ACF"/>
    <w:rsid w:val="00742789"/>
    <w:rsid w:val="0074306C"/>
    <w:rsid w:val="00751245"/>
    <w:rsid w:val="007609F3"/>
    <w:rsid w:val="007649EF"/>
    <w:rsid w:val="00765194"/>
    <w:rsid w:val="007654EB"/>
    <w:rsid w:val="00766A56"/>
    <w:rsid w:val="00773024"/>
    <w:rsid w:val="00773EAC"/>
    <w:rsid w:val="007744B2"/>
    <w:rsid w:val="00774982"/>
    <w:rsid w:val="0079384C"/>
    <w:rsid w:val="007A55B6"/>
    <w:rsid w:val="007A7AA3"/>
    <w:rsid w:val="007A7AE8"/>
    <w:rsid w:val="007B393A"/>
    <w:rsid w:val="007B4FB0"/>
    <w:rsid w:val="007B65E3"/>
    <w:rsid w:val="007B7E5F"/>
    <w:rsid w:val="007C41B3"/>
    <w:rsid w:val="007C559A"/>
    <w:rsid w:val="007C6468"/>
    <w:rsid w:val="007D15E1"/>
    <w:rsid w:val="007D1656"/>
    <w:rsid w:val="007D1B2F"/>
    <w:rsid w:val="007D2579"/>
    <w:rsid w:val="007D2DD1"/>
    <w:rsid w:val="007D31D8"/>
    <w:rsid w:val="007D3B7B"/>
    <w:rsid w:val="007D63BF"/>
    <w:rsid w:val="007D7AEC"/>
    <w:rsid w:val="007E413E"/>
    <w:rsid w:val="007E5B84"/>
    <w:rsid w:val="007E6C2C"/>
    <w:rsid w:val="007E7200"/>
    <w:rsid w:val="007E7575"/>
    <w:rsid w:val="007F0F6A"/>
    <w:rsid w:val="007F2EB8"/>
    <w:rsid w:val="007F33D4"/>
    <w:rsid w:val="007F5FA1"/>
    <w:rsid w:val="007F6314"/>
    <w:rsid w:val="00800AB6"/>
    <w:rsid w:val="008116B2"/>
    <w:rsid w:val="00813EA3"/>
    <w:rsid w:val="00816426"/>
    <w:rsid w:val="008166E9"/>
    <w:rsid w:val="008247A9"/>
    <w:rsid w:val="008255A6"/>
    <w:rsid w:val="008313D5"/>
    <w:rsid w:val="0083587E"/>
    <w:rsid w:val="008369E9"/>
    <w:rsid w:val="00840740"/>
    <w:rsid w:val="00842D3A"/>
    <w:rsid w:val="008449DA"/>
    <w:rsid w:val="00845E25"/>
    <w:rsid w:val="0084742D"/>
    <w:rsid w:val="0085087A"/>
    <w:rsid w:val="008518F7"/>
    <w:rsid w:val="00857100"/>
    <w:rsid w:val="008637BE"/>
    <w:rsid w:val="0086424F"/>
    <w:rsid w:val="00865C04"/>
    <w:rsid w:val="00871E25"/>
    <w:rsid w:val="00873440"/>
    <w:rsid w:val="0087614A"/>
    <w:rsid w:val="00880BC0"/>
    <w:rsid w:val="00885662"/>
    <w:rsid w:val="008901D6"/>
    <w:rsid w:val="00892F53"/>
    <w:rsid w:val="00895518"/>
    <w:rsid w:val="00896D30"/>
    <w:rsid w:val="008A03E3"/>
    <w:rsid w:val="008A0C0D"/>
    <w:rsid w:val="008A442E"/>
    <w:rsid w:val="008A4AF3"/>
    <w:rsid w:val="008A5AFB"/>
    <w:rsid w:val="008B07D4"/>
    <w:rsid w:val="008B17C0"/>
    <w:rsid w:val="008B2F5B"/>
    <w:rsid w:val="008B35E3"/>
    <w:rsid w:val="008B3F3A"/>
    <w:rsid w:val="008C2701"/>
    <w:rsid w:val="008C5097"/>
    <w:rsid w:val="008D22DC"/>
    <w:rsid w:val="008E030A"/>
    <w:rsid w:val="008E1584"/>
    <w:rsid w:val="008E65BA"/>
    <w:rsid w:val="008F1C06"/>
    <w:rsid w:val="008F2795"/>
    <w:rsid w:val="008F2DB2"/>
    <w:rsid w:val="008F4167"/>
    <w:rsid w:val="009044E9"/>
    <w:rsid w:val="009136D3"/>
    <w:rsid w:val="009242AB"/>
    <w:rsid w:val="00925994"/>
    <w:rsid w:val="00926622"/>
    <w:rsid w:val="0093282E"/>
    <w:rsid w:val="00945793"/>
    <w:rsid w:val="00953BD9"/>
    <w:rsid w:val="00954525"/>
    <w:rsid w:val="0095473F"/>
    <w:rsid w:val="0095502F"/>
    <w:rsid w:val="0096390B"/>
    <w:rsid w:val="00973F31"/>
    <w:rsid w:val="00974B0D"/>
    <w:rsid w:val="00980261"/>
    <w:rsid w:val="00981A2C"/>
    <w:rsid w:val="00987867"/>
    <w:rsid w:val="00991C2B"/>
    <w:rsid w:val="00992BA6"/>
    <w:rsid w:val="00996A62"/>
    <w:rsid w:val="00997503"/>
    <w:rsid w:val="009A3300"/>
    <w:rsid w:val="009A4540"/>
    <w:rsid w:val="009A4B56"/>
    <w:rsid w:val="009A4FC5"/>
    <w:rsid w:val="009B6409"/>
    <w:rsid w:val="009C1F6C"/>
    <w:rsid w:val="009C646A"/>
    <w:rsid w:val="009C7C93"/>
    <w:rsid w:val="009D001D"/>
    <w:rsid w:val="009D2688"/>
    <w:rsid w:val="009E0A2A"/>
    <w:rsid w:val="009E5FDA"/>
    <w:rsid w:val="009E6384"/>
    <w:rsid w:val="009E7088"/>
    <w:rsid w:val="009F2F5F"/>
    <w:rsid w:val="00A04647"/>
    <w:rsid w:val="00A05C04"/>
    <w:rsid w:val="00A06EA5"/>
    <w:rsid w:val="00A123DB"/>
    <w:rsid w:val="00A12DF5"/>
    <w:rsid w:val="00A14F39"/>
    <w:rsid w:val="00A15A72"/>
    <w:rsid w:val="00A203D9"/>
    <w:rsid w:val="00A2165D"/>
    <w:rsid w:val="00A22B26"/>
    <w:rsid w:val="00A2533F"/>
    <w:rsid w:val="00A3148F"/>
    <w:rsid w:val="00A3405C"/>
    <w:rsid w:val="00A403BC"/>
    <w:rsid w:val="00A4043A"/>
    <w:rsid w:val="00A444D1"/>
    <w:rsid w:val="00A46189"/>
    <w:rsid w:val="00A46C86"/>
    <w:rsid w:val="00A554FE"/>
    <w:rsid w:val="00A62A5F"/>
    <w:rsid w:val="00A65767"/>
    <w:rsid w:val="00A66163"/>
    <w:rsid w:val="00A7031F"/>
    <w:rsid w:val="00A7205D"/>
    <w:rsid w:val="00A73582"/>
    <w:rsid w:val="00A7544E"/>
    <w:rsid w:val="00A7644C"/>
    <w:rsid w:val="00A80E6D"/>
    <w:rsid w:val="00A828CE"/>
    <w:rsid w:val="00A83453"/>
    <w:rsid w:val="00A96299"/>
    <w:rsid w:val="00AA12A1"/>
    <w:rsid w:val="00AA6A98"/>
    <w:rsid w:val="00AB2DB7"/>
    <w:rsid w:val="00AB312F"/>
    <w:rsid w:val="00AB5D7A"/>
    <w:rsid w:val="00AB6B3A"/>
    <w:rsid w:val="00AC3F75"/>
    <w:rsid w:val="00AC49B9"/>
    <w:rsid w:val="00AC4FD8"/>
    <w:rsid w:val="00AC5776"/>
    <w:rsid w:val="00AC5ED1"/>
    <w:rsid w:val="00AD0F0A"/>
    <w:rsid w:val="00AD3C12"/>
    <w:rsid w:val="00AD43EA"/>
    <w:rsid w:val="00AD4411"/>
    <w:rsid w:val="00AD6FFC"/>
    <w:rsid w:val="00AE1BED"/>
    <w:rsid w:val="00AE52B7"/>
    <w:rsid w:val="00AF1934"/>
    <w:rsid w:val="00AF53DA"/>
    <w:rsid w:val="00B144DB"/>
    <w:rsid w:val="00B159FB"/>
    <w:rsid w:val="00B16BED"/>
    <w:rsid w:val="00B25567"/>
    <w:rsid w:val="00B26325"/>
    <w:rsid w:val="00B33D01"/>
    <w:rsid w:val="00B34EDA"/>
    <w:rsid w:val="00B437DE"/>
    <w:rsid w:val="00B44144"/>
    <w:rsid w:val="00B45191"/>
    <w:rsid w:val="00B46C46"/>
    <w:rsid w:val="00B5307D"/>
    <w:rsid w:val="00B54A2F"/>
    <w:rsid w:val="00B54D04"/>
    <w:rsid w:val="00B562E7"/>
    <w:rsid w:val="00B56EF0"/>
    <w:rsid w:val="00B62A62"/>
    <w:rsid w:val="00B63D42"/>
    <w:rsid w:val="00B70D4F"/>
    <w:rsid w:val="00B7129A"/>
    <w:rsid w:val="00B73A58"/>
    <w:rsid w:val="00B7484C"/>
    <w:rsid w:val="00B82759"/>
    <w:rsid w:val="00B84AE1"/>
    <w:rsid w:val="00B869AC"/>
    <w:rsid w:val="00B91038"/>
    <w:rsid w:val="00B96FCA"/>
    <w:rsid w:val="00BA3ABB"/>
    <w:rsid w:val="00BA4CBC"/>
    <w:rsid w:val="00BB36E4"/>
    <w:rsid w:val="00BB6515"/>
    <w:rsid w:val="00BC28B7"/>
    <w:rsid w:val="00BD024D"/>
    <w:rsid w:val="00BD694D"/>
    <w:rsid w:val="00BD6BE0"/>
    <w:rsid w:val="00BE0644"/>
    <w:rsid w:val="00BE0DD8"/>
    <w:rsid w:val="00BE4704"/>
    <w:rsid w:val="00BE4C92"/>
    <w:rsid w:val="00BE5B1B"/>
    <w:rsid w:val="00BE75B5"/>
    <w:rsid w:val="00BF11A3"/>
    <w:rsid w:val="00BF7551"/>
    <w:rsid w:val="00C003C2"/>
    <w:rsid w:val="00C01A43"/>
    <w:rsid w:val="00C061C3"/>
    <w:rsid w:val="00C064AB"/>
    <w:rsid w:val="00C06C21"/>
    <w:rsid w:val="00C11C90"/>
    <w:rsid w:val="00C167CA"/>
    <w:rsid w:val="00C21036"/>
    <w:rsid w:val="00C23FE5"/>
    <w:rsid w:val="00C317AC"/>
    <w:rsid w:val="00C36673"/>
    <w:rsid w:val="00C36D30"/>
    <w:rsid w:val="00C4550B"/>
    <w:rsid w:val="00C50758"/>
    <w:rsid w:val="00C549BB"/>
    <w:rsid w:val="00C55E9B"/>
    <w:rsid w:val="00C5723C"/>
    <w:rsid w:val="00C57580"/>
    <w:rsid w:val="00C57D9F"/>
    <w:rsid w:val="00C6000D"/>
    <w:rsid w:val="00C707E2"/>
    <w:rsid w:val="00C7176D"/>
    <w:rsid w:val="00C71E9F"/>
    <w:rsid w:val="00C81589"/>
    <w:rsid w:val="00C83711"/>
    <w:rsid w:val="00C84304"/>
    <w:rsid w:val="00C85B78"/>
    <w:rsid w:val="00C85D1C"/>
    <w:rsid w:val="00C87EBA"/>
    <w:rsid w:val="00C90F65"/>
    <w:rsid w:val="00C954C2"/>
    <w:rsid w:val="00C9607C"/>
    <w:rsid w:val="00CA177C"/>
    <w:rsid w:val="00CA3703"/>
    <w:rsid w:val="00CB0B2D"/>
    <w:rsid w:val="00CB1351"/>
    <w:rsid w:val="00CB200E"/>
    <w:rsid w:val="00CB3DA7"/>
    <w:rsid w:val="00CC0EBB"/>
    <w:rsid w:val="00CC1C09"/>
    <w:rsid w:val="00CC6938"/>
    <w:rsid w:val="00CD0D60"/>
    <w:rsid w:val="00CD1B8E"/>
    <w:rsid w:val="00CD3465"/>
    <w:rsid w:val="00CD35CC"/>
    <w:rsid w:val="00CE0995"/>
    <w:rsid w:val="00CF5AEE"/>
    <w:rsid w:val="00CF793D"/>
    <w:rsid w:val="00D01F22"/>
    <w:rsid w:val="00D05C85"/>
    <w:rsid w:val="00D077AE"/>
    <w:rsid w:val="00D12F6E"/>
    <w:rsid w:val="00D13397"/>
    <w:rsid w:val="00D1349A"/>
    <w:rsid w:val="00D145BA"/>
    <w:rsid w:val="00D1631C"/>
    <w:rsid w:val="00D2055E"/>
    <w:rsid w:val="00D27EDE"/>
    <w:rsid w:val="00D33B66"/>
    <w:rsid w:val="00D402A7"/>
    <w:rsid w:val="00D40692"/>
    <w:rsid w:val="00D4128E"/>
    <w:rsid w:val="00D42504"/>
    <w:rsid w:val="00D42CF0"/>
    <w:rsid w:val="00D42D48"/>
    <w:rsid w:val="00D4339E"/>
    <w:rsid w:val="00D4438C"/>
    <w:rsid w:val="00D44F4D"/>
    <w:rsid w:val="00D51432"/>
    <w:rsid w:val="00D56781"/>
    <w:rsid w:val="00D56BD2"/>
    <w:rsid w:val="00D63D9A"/>
    <w:rsid w:val="00D708B5"/>
    <w:rsid w:val="00D7177E"/>
    <w:rsid w:val="00D73121"/>
    <w:rsid w:val="00D75D06"/>
    <w:rsid w:val="00D82D9D"/>
    <w:rsid w:val="00D84F52"/>
    <w:rsid w:val="00D852EA"/>
    <w:rsid w:val="00D91063"/>
    <w:rsid w:val="00D9516A"/>
    <w:rsid w:val="00DA011A"/>
    <w:rsid w:val="00DA1474"/>
    <w:rsid w:val="00DA2F86"/>
    <w:rsid w:val="00DA4FEF"/>
    <w:rsid w:val="00DB15D5"/>
    <w:rsid w:val="00DB394D"/>
    <w:rsid w:val="00DB5E59"/>
    <w:rsid w:val="00DC31D9"/>
    <w:rsid w:val="00DC4FFA"/>
    <w:rsid w:val="00DC6591"/>
    <w:rsid w:val="00DD35DC"/>
    <w:rsid w:val="00DD78F7"/>
    <w:rsid w:val="00DE1A2D"/>
    <w:rsid w:val="00DE32ED"/>
    <w:rsid w:val="00DE5B53"/>
    <w:rsid w:val="00DE601C"/>
    <w:rsid w:val="00DE7B9E"/>
    <w:rsid w:val="00DF00C5"/>
    <w:rsid w:val="00DF0828"/>
    <w:rsid w:val="00DF260D"/>
    <w:rsid w:val="00DF5DB2"/>
    <w:rsid w:val="00E0657F"/>
    <w:rsid w:val="00E102A5"/>
    <w:rsid w:val="00E11931"/>
    <w:rsid w:val="00E1251A"/>
    <w:rsid w:val="00E20270"/>
    <w:rsid w:val="00E2174B"/>
    <w:rsid w:val="00E229E8"/>
    <w:rsid w:val="00E254F4"/>
    <w:rsid w:val="00E26694"/>
    <w:rsid w:val="00E26775"/>
    <w:rsid w:val="00E277B6"/>
    <w:rsid w:val="00E31F69"/>
    <w:rsid w:val="00E35F6E"/>
    <w:rsid w:val="00E36879"/>
    <w:rsid w:val="00E37FB8"/>
    <w:rsid w:val="00E439F2"/>
    <w:rsid w:val="00E44C76"/>
    <w:rsid w:val="00E46C07"/>
    <w:rsid w:val="00E507EE"/>
    <w:rsid w:val="00E544C7"/>
    <w:rsid w:val="00E55EA9"/>
    <w:rsid w:val="00E57ADC"/>
    <w:rsid w:val="00E633BC"/>
    <w:rsid w:val="00E71746"/>
    <w:rsid w:val="00E719ED"/>
    <w:rsid w:val="00E74963"/>
    <w:rsid w:val="00E76E34"/>
    <w:rsid w:val="00E81846"/>
    <w:rsid w:val="00E81CAB"/>
    <w:rsid w:val="00E8374F"/>
    <w:rsid w:val="00E90A4E"/>
    <w:rsid w:val="00E9241A"/>
    <w:rsid w:val="00EA06BA"/>
    <w:rsid w:val="00EA3EDF"/>
    <w:rsid w:val="00EA732D"/>
    <w:rsid w:val="00EB07D3"/>
    <w:rsid w:val="00EB0CFB"/>
    <w:rsid w:val="00EB1F97"/>
    <w:rsid w:val="00EB2845"/>
    <w:rsid w:val="00EB31E6"/>
    <w:rsid w:val="00EB60A5"/>
    <w:rsid w:val="00EC1257"/>
    <w:rsid w:val="00EC30B1"/>
    <w:rsid w:val="00EC477B"/>
    <w:rsid w:val="00EC7741"/>
    <w:rsid w:val="00EC7D4A"/>
    <w:rsid w:val="00ED036E"/>
    <w:rsid w:val="00ED2D15"/>
    <w:rsid w:val="00ED2EC8"/>
    <w:rsid w:val="00ED3739"/>
    <w:rsid w:val="00EE0B7B"/>
    <w:rsid w:val="00EE1425"/>
    <w:rsid w:val="00EE4052"/>
    <w:rsid w:val="00EE7089"/>
    <w:rsid w:val="00EF270E"/>
    <w:rsid w:val="00EF2C32"/>
    <w:rsid w:val="00EF61B4"/>
    <w:rsid w:val="00EF7410"/>
    <w:rsid w:val="00F00561"/>
    <w:rsid w:val="00F125E5"/>
    <w:rsid w:val="00F1530F"/>
    <w:rsid w:val="00F170E6"/>
    <w:rsid w:val="00F17443"/>
    <w:rsid w:val="00F17FD6"/>
    <w:rsid w:val="00F22016"/>
    <w:rsid w:val="00F2400D"/>
    <w:rsid w:val="00F2566F"/>
    <w:rsid w:val="00F278D9"/>
    <w:rsid w:val="00F27944"/>
    <w:rsid w:val="00F324DA"/>
    <w:rsid w:val="00F35EF3"/>
    <w:rsid w:val="00F3669E"/>
    <w:rsid w:val="00F4098D"/>
    <w:rsid w:val="00F4285C"/>
    <w:rsid w:val="00F478DB"/>
    <w:rsid w:val="00F47967"/>
    <w:rsid w:val="00F50A24"/>
    <w:rsid w:val="00F51C7A"/>
    <w:rsid w:val="00F54729"/>
    <w:rsid w:val="00F553AA"/>
    <w:rsid w:val="00F55E4D"/>
    <w:rsid w:val="00F60196"/>
    <w:rsid w:val="00F712BF"/>
    <w:rsid w:val="00F72ED2"/>
    <w:rsid w:val="00F73AD3"/>
    <w:rsid w:val="00F82A68"/>
    <w:rsid w:val="00F83470"/>
    <w:rsid w:val="00F83C3A"/>
    <w:rsid w:val="00F8578F"/>
    <w:rsid w:val="00F90DF7"/>
    <w:rsid w:val="00F94010"/>
    <w:rsid w:val="00F968EA"/>
    <w:rsid w:val="00FA156C"/>
    <w:rsid w:val="00FA2276"/>
    <w:rsid w:val="00FB3A89"/>
    <w:rsid w:val="00FB55AA"/>
    <w:rsid w:val="00FC1603"/>
    <w:rsid w:val="00FC1821"/>
    <w:rsid w:val="00FC3180"/>
    <w:rsid w:val="00FC7E1B"/>
    <w:rsid w:val="00FD1077"/>
    <w:rsid w:val="00FD296E"/>
    <w:rsid w:val="00FD2CEB"/>
    <w:rsid w:val="00FD321D"/>
    <w:rsid w:val="00FD58F8"/>
    <w:rsid w:val="00FE0321"/>
    <w:rsid w:val="00FE2BD0"/>
    <w:rsid w:val="00FE3F31"/>
    <w:rsid w:val="00FF0041"/>
    <w:rsid w:val="00FF29A8"/>
    <w:rsid w:val="00FF707A"/>
    <w:rsid w:val="00FF7C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153E859D"/>
  <w15:docId w15:val="{87036012-83C6-4159-AFA6-21D43A5A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959"/>
    <w:rPr>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EF2C32"/>
    <w:rPr>
      <w:color w:val="0000FF" w:themeColor="hyperlink"/>
      <w:u w:val="single"/>
    </w:rPr>
  </w:style>
  <w:style w:type="character" w:styleId="FollowedHyperlink">
    <w:name w:val="FollowedHyperlink"/>
    <w:basedOn w:val="DefaultParagraphFont"/>
    <w:rsid w:val="00024841"/>
    <w:rPr>
      <w:color w:val="800080" w:themeColor="followedHyperlink"/>
      <w:u w:val="single"/>
    </w:rPr>
  </w:style>
  <w:style w:type="paragraph" w:styleId="BalloonText">
    <w:name w:val="Balloon Text"/>
    <w:basedOn w:val="Normal"/>
    <w:link w:val="BalloonTextChar"/>
    <w:rsid w:val="00E439F2"/>
    <w:pPr>
      <w:widowControl w:val="0"/>
    </w:pPr>
    <w:rPr>
      <w:rFonts w:ascii="Tahoma" w:hAnsi="Tahoma" w:cs="Tahoma"/>
      <w:kern w:val="2"/>
      <w:sz w:val="16"/>
      <w:szCs w:val="16"/>
      <w:lang w:eastAsia="zh-TW"/>
    </w:rPr>
  </w:style>
  <w:style w:type="character" w:customStyle="1" w:styleId="BalloonTextChar">
    <w:name w:val="Balloon Text Char"/>
    <w:basedOn w:val="DefaultParagraphFont"/>
    <w:link w:val="BalloonText"/>
    <w:rsid w:val="00E439F2"/>
    <w:rPr>
      <w:rFonts w:ascii="Tahoma" w:hAnsi="Tahoma" w:cs="Tahoma"/>
      <w:kern w:val="2"/>
      <w:sz w:val="16"/>
      <w:szCs w:val="16"/>
      <w:lang w:eastAsia="zh-TW"/>
    </w:rPr>
  </w:style>
  <w:style w:type="character" w:styleId="CommentReference">
    <w:name w:val="annotation reference"/>
    <w:basedOn w:val="DefaultParagraphFont"/>
    <w:rsid w:val="00736ACF"/>
    <w:rPr>
      <w:sz w:val="16"/>
      <w:szCs w:val="16"/>
    </w:rPr>
  </w:style>
  <w:style w:type="paragraph" w:styleId="CommentText">
    <w:name w:val="annotation text"/>
    <w:basedOn w:val="Normal"/>
    <w:link w:val="CommentTextChar"/>
    <w:rsid w:val="00736ACF"/>
    <w:pPr>
      <w:widowControl w:val="0"/>
    </w:pPr>
    <w:rPr>
      <w:kern w:val="2"/>
      <w:sz w:val="20"/>
      <w:szCs w:val="20"/>
      <w:lang w:eastAsia="zh-TW"/>
    </w:rPr>
  </w:style>
  <w:style w:type="character" w:customStyle="1" w:styleId="CommentTextChar">
    <w:name w:val="Comment Text Char"/>
    <w:basedOn w:val="DefaultParagraphFont"/>
    <w:link w:val="CommentText"/>
    <w:rsid w:val="00736ACF"/>
    <w:rPr>
      <w:kern w:val="2"/>
      <w:lang w:eastAsia="zh-TW"/>
    </w:rPr>
  </w:style>
  <w:style w:type="paragraph" w:styleId="CommentSubject">
    <w:name w:val="annotation subject"/>
    <w:basedOn w:val="CommentText"/>
    <w:next w:val="CommentText"/>
    <w:link w:val="CommentSubjectChar"/>
    <w:rsid w:val="00736ACF"/>
    <w:rPr>
      <w:b/>
      <w:bCs/>
    </w:rPr>
  </w:style>
  <w:style w:type="character" w:customStyle="1" w:styleId="CommentSubjectChar">
    <w:name w:val="Comment Subject Char"/>
    <w:basedOn w:val="CommentTextChar"/>
    <w:link w:val="CommentSubject"/>
    <w:rsid w:val="00736ACF"/>
    <w:rPr>
      <w:b/>
      <w:bCs/>
      <w:kern w:val="2"/>
      <w:lang w:eastAsia="zh-TW"/>
    </w:rPr>
  </w:style>
  <w:style w:type="paragraph" w:styleId="Header">
    <w:name w:val="header"/>
    <w:basedOn w:val="Normal"/>
    <w:link w:val="HeaderChar"/>
    <w:uiPriority w:val="99"/>
    <w:rsid w:val="00751245"/>
    <w:pPr>
      <w:widowControl w:val="0"/>
      <w:tabs>
        <w:tab w:val="center" w:pos="4320"/>
        <w:tab w:val="right" w:pos="8640"/>
      </w:tabs>
    </w:pPr>
    <w:rPr>
      <w:kern w:val="2"/>
      <w:sz w:val="20"/>
      <w:lang w:eastAsia="zh-TW"/>
    </w:rPr>
  </w:style>
  <w:style w:type="character" w:customStyle="1" w:styleId="HeaderChar">
    <w:name w:val="Header Char"/>
    <w:basedOn w:val="DefaultParagraphFont"/>
    <w:link w:val="Header"/>
    <w:uiPriority w:val="99"/>
    <w:rsid w:val="00751245"/>
    <w:rPr>
      <w:kern w:val="2"/>
      <w:szCs w:val="24"/>
      <w:lang w:eastAsia="zh-TW"/>
    </w:rPr>
  </w:style>
  <w:style w:type="paragraph" w:styleId="Footer">
    <w:name w:val="footer"/>
    <w:basedOn w:val="Normal"/>
    <w:link w:val="FooterChar"/>
    <w:rsid w:val="00751245"/>
    <w:pPr>
      <w:widowControl w:val="0"/>
      <w:tabs>
        <w:tab w:val="center" w:pos="4320"/>
        <w:tab w:val="right" w:pos="8640"/>
      </w:tabs>
    </w:pPr>
    <w:rPr>
      <w:kern w:val="2"/>
      <w:sz w:val="20"/>
      <w:lang w:eastAsia="zh-TW"/>
    </w:rPr>
  </w:style>
  <w:style w:type="character" w:customStyle="1" w:styleId="FooterChar">
    <w:name w:val="Footer Char"/>
    <w:basedOn w:val="DefaultParagraphFont"/>
    <w:link w:val="Footer"/>
    <w:rsid w:val="00751245"/>
    <w:rPr>
      <w:kern w:val="2"/>
      <w:szCs w:val="24"/>
      <w:lang w:eastAsia="zh-TW"/>
    </w:rPr>
  </w:style>
  <w:style w:type="character" w:styleId="PageNumber">
    <w:name w:val="page number"/>
    <w:basedOn w:val="DefaultParagraphFont"/>
    <w:rsid w:val="00751245"/>
  </w:style>
  <w:style w:type="paragraph" w:styleId="ListParagraph">
    <w:name w:val="List Paragraph"/>
    <w:basedOn w:val="Normal"/>
    <w:uiPriority w:val="34"/>
    <w:qFormat/>
    <w:rsid w:val="00765194"/>
    <w:pPr>
      <w:widowControl w:val="0"/>
      <w:ind w:left="720"/>
      <w:contextualSpacing/>
    </w:pPr>
    <w:rPr>
      <w:kern w:val="2"/>
      <w:sz w:val="20"/>
      <w:lang w:eastAsia="zh-TW"/>
    </w:rPr>
  </w:style>
  <w:style w:type="paragraph" w:customStyle="1" w:styleId="EndNoteBibliographyTitle">
    <w:name w:val="EndNote Bibliography Title"/>
    <w:basedOn w:val="Normal"/>
    <w:rsid w:val="00471D7D"/>
    <w:pPr>
      <w:widowControl w:val="0"/>
      <w:jc w:val="center"/>
    </w:pPr>
    <w:rPr>
      <w:kern w:val="2"/>
      <w:sz w:val="20"/>
      <w:lang w:eastAsia="zh-TW"/>
    </w:rPr>
  </w:style>
  <w:style w:type="paragraph" w:customStyle="1" w:styleId="EndNoteBibliography">
    <w:name w:val="EndNote Bibliography"/>
    <w:basedOn w:val="Normal"/>
    <w:rsid w:val="00471D7D"/>
    <w:pPr>
      <w:widowControl w:val="0"/>
      <w:jc w:val="both"/>
    </w:pPr>
    <w:rPr>
      <w:kern w:val="2"/>
      <w:sz w:val="20"/>
      <w:lang w:eastAsia="zh-TW"/>
    </w:rPr>
  </w:style>
  <w:style w:type="paragraph" w:styleId="Revision">
    <w:name w:val="Revision"/>
    <w:hidden/>
    <w:uiPriority w:val="99"/>
    <w:semiHidden/>
    <w:rsid w:val="000B54D6"/>
    <w:rPr>
      <w:sz w:val="24"/>
      <w:szCs w:val="24"/>
      <w:lang w:eastAsia="zh-CN"/>
    </w:rPr>
  </w:style>
  <w:style w:type="paragraph" w:styleId="DocumentMap">
    <w:name w:val="Document Map"/>
    <w:basedOn w:val="Normal"/>
    <w:link w:val="DocumentMapChar"/>
    <w:semiHidden/>
    <w:unhideWhenUsed/>
    <w:rsid w:val="007654EB"/>
  </w:style>
  <w:style w:type="character" w:customStyle="1" w:styleId="DocumentMapChar">
    <w:name w:val="Document Map Char"/>
    <w:basedOn w:val="DefaultParagraphFont"/>
    <w:link w:val="DocumentMap"/>
    <w:semiHidden/>
    <w:rsid w:val="007654EB"/>
    <w:rPr>
      <w:sz w:val="24"/>
      <w:szCs w:val="24"/>
      <w:lang w:eastAsia="zh-CN"/>
    </w:rPr>
  </w:style>
  <w:style w:type="paragraph" w:styleId="NormalWeb">
    <w:name w:val="Normal (Web)"/>
    <w:basedOn w:val="Normal"/>
    <w:uiPriority w:val="99"/>
    <w:unhideWhenUsed/>
    <w:rsid w:val="005F7715"/>
    <w:pPr>
      <w:spacing w:before="100" w:beforeAutospacing="1" w:after="100" w:afterAutospacing="1"/>
    </w:pPr>
  </w:style>
  <w:style w:type="paragraph" w:customStyle="1" w:styleId="p1">
    <w:name w:val="p1"/>
    <w:basedOn w:val="Normal"/>
    <w:rsid w:val="00493E1C"/>
    <w:rPr>
      <w:rFonts w:ascii="Helvetica" w:hAnsi="Helvetica"/>
      <w:sz w:val="18"/>
      <w:szCs w:val="18"/>
    </w:rPr>
  </w:style>
  <w:style w:type="character" w:customStyle="1" w:styleId="s1">
    <w:name w:val="s1"/>
    <w:basedOn w:val="DefaultParagraphFont"/>
    <w:rsid w:val="0044157C"/>
    <w:rPr>
      <w:shd w:val="clear" w:color="auto" w:fill="FFFB00"/>
    </w:rPr>
  </w:style>
  <w:style w:type="character" w:customStyle="1" w:styleId="apple-converted-space">
    <w:name w:val="apple-converted-space"/>
    <w:basedOn w:val="DefaultParagraphFont"/>
    <w:rsid w:val="004415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66595">
      <w:bodyDiv w:val="1"/>
      <w:marLeft w:val="0"/>
      <w:marRight w:val="0"/>
      <w:marTop w:val="0"/>
      <w:marBottom w:val="0"/>
      <w:divBdr>
        <w:top w:val="none" w:sz="0" w:space="0" w:color="auto"/>
        <w:left w:val="none" w:sz="0" w:space="0" w:color="auto"/>
        <w:bottom w:val="none" w:sz="0" w:space="0" w:color="auto"/>
        <w:right w:val="none" w:sz="0" w:space="0" w:color="auto"/>
      </w:divBdr>
    </w:div>
    <w:div w:id="86194972">
      <w:bodyDiv w:val="1"/>
      <w:marLeft w:val="0"/>
      <w:marRight w:val="0"/>
      <w:marTop w:val="0"/>
      <w:marBottom w:val="0"/>
      <w:divBdr>
        <w:top w:val="none" w:sz="0" w:space="0" w:color="auto"/>
        <w:left w:val="none" w:sz="0" w:space="0" w:color="auto"/>
        <w:bottom w:val="none" w:sz="0" w:space="0" w:color="auto"/>
        <w:right w:val="none" w:sz="0" w:space="0" w:color="auto"/>
      </w:divBdr>
    </w:div>
    <w:div w:id="178931979">
      <w:bodyDiv w:val="1"/>
      <w:marLeft w:val="0"/>
      <w:marRight w:val="0"/>
      <w:marTop w:val="0"/>
      <w:marBottom w:val="0"/>
      <w:divBdr>
        <w:top w:val="none" w:sz="0" w:space="0" w:color="auto"/>
        <w:left w:val="none" w:sz="0" w:space="0" w:color="auto"/>
        <w:bottom w:val="none" w:sz="0" w:space="0" w:color="auto"/>
        <w:right w:val="none" w:sz="0" w:space="0" w:color="auto"/>
      </w:divBdr>
    </w:div>
    <w:div w:id="378096171">
      <w:bodyDiv w:val="1"/>
      <w:marLeft w:val="0"/>
      <w:marRight w:val="0"/>
      <w:marTop w:val="0"/>
      <w:marBottom w:val="0"/>
      <w:divBdr>
        <w:top w:val="none" w:sz="0" w:space="0" w:color="auto"/>
        <w:left w:val="none" w:sz="0" w:space="0" w:color="auto"/>
        <w:bottom w:val="none" w:sz="0" w:space="0" w:color="auto"/>
        <w:right w:val="none" w:sz="0" w:space="0" w:color="auto"/>
      </w:divBdr>
    </w:div>
    <w:div w:id="386146341">
      <w:bodyDiv w:val="1"/>
      <w:marLeft w:val="0"/>
      <w:marRight w:val="0"/>
      <w:marTop w:val="0"/>
      <w:marBottom w:val="0"/>
      <w:divBdr>
        <w:top w:val="none" w:sz="0" w:space="0" w:color="auto"/>
        <w:left w:val="none" w:sz="0" w:space="0" w:color="auto"/>
        <w:bottom w:val="none" w:sz="0" w:space="0" w:color="auto"/>
        <w:right w:val="none" w:sz="0" w:space="0" w:color="auto"/>
      </w:divBdr>
    </w:div>
    <w:div w:id="443960552">
      <w:bodyDiv w:val="1"/>
      <w:marLeft w:val="0"/>
      <w:marRight w:val="0"/>
      <w:marTop w:val="0"/>
      <w:marBottom w:val="0"/>
      <w:divBdr>
        <w:top w:val="none" w:sz="0" w:space="0" w:color="auto"/>
        <w:left w:val="none" w:sz="0" w:space="0" w:color="auto"/>
        <w:bottom w:val="none" w:sz="0" w:space="0" w:color="auto"/>
        <w:right w:val="none" w:sz="0" w:space="0" w:color="auto"/>
      </w:divBdr>
    </w:div>
    <w:div w:id="461388602">
      <w:bodyDiv w:val="1"/>
      <w:marLeft w:val="0"/>
      <w:marRight w:val="0"/>
      <w:marTop w:val="0"/>
      <w:marBottom w:val="0"/>
      <w:divBdr>
        <w:top w:val="none" w:sz="0" w:space="0" w:color="auto"/>
        <w:left w:val="none" w:sz="0" w:space="0" w:color="auto"/>
        <w:bottom w:val="none" w:sz="0" w:space="0" w:color="auto"/>
        <w:right w:val="none" w:sz="0" w:space="0" w:color="auto"/>
      </w:divBdr>
    </w:div>
    <w:div w:id="478811701">
      <w:bodyDiv w:val="1"/>
      <w:marLeft w:val="0"/>
      <w:marRight w:val="0"/>
      <w:marTop w:val="0"/>
      <w:marBottom w:val="0"/>
      <w:divBdr>
        <w:top w:val="none" w:sz="0" w:space="0" w:color="auto"/>
        <w:left w:val="none" w:sz="0" w:space="0" w:color="auto"/>
        <w:bottom w:val="none" w:sz="0" w:space="0" w:color="auto"/>
        <w:right w:val="none" w:sz="0" w:space="0" w:color="auto"/>
      </w:divBdr>
    </w:div>
    <w:div w:id="604848347">
      <w:bodyDiv w:val="1"/>
      <w:marLeft w:val="0"/>
      <w:marRight w:val="0"/>
      <w:marTop w:val="0"/>
      <w:marBottom w:val="0"/>
      <w:divBdr>
        <w:top w:val="none" w:sz="0" w:space="0" w:color="auto"/>
        <w:left w:val="none" w:sz="0" w:space="0" w:color="auto"/>
        <w:bottom w:val="none" w:sz="0" w:space="0" w:color="auto"/>
        <w:right w:val="none" w:sz="0" w:space="0" w:color="auto"/>
      </w:divBdr>
    </w:div>
    <w:div w:id="619341531">
      <w:bodyDiv w:val="1"/>
      <w:marLeft w:val="0"/>
      <w:marRight w:val="0"/>
      <w:marTop w:val="0"/>
      <w:marBottom w:val="0"/>
      <w:divBdr>
        <w:top w:val="none" w:sz="0" w:space="0" w:color="auto"/>
        <w:left w:val="none" w:sz="0" w:space="0" w:color="auto"/>
        <w:bottom w:val="none" w:sz="0" w:space="0" w:color="auto"/>
        <w:right w:val="none" w:sz="0" w:space="0" w:color="auto"/>
      </w:divBdr>
    </w:div>
    <w:div w:id="620303521">
      <w:bodyDiv w:val="1"/>
      <w:marLeft w:val="0"/>
      <w:marRight w:val="0"/>
      <w:marTop w:val="0"/>
      <w:marBottom w:val="0"/>
      <w:divBdr>
        <w:top w:val="none" w:sz="0" w:space="0" w:color="auto"/>
        <w:left w:val="none" w:sz="0" w:space="0" w:color="auto"/>
        <w:bottom w:val="none" w:sz="0" w:space="0" w:color="auto"/>
        <w:right w:val="none" w:sz="0" w:space="0" w:color="auto"/>
      </w:divBdr>
    </w:div>
    <w:div w:id="629167914">
      <w:bodyDiv w:val="1"/>
      <w:marLeft w:val="0"/>
      <w:marRight w:val="0"/>
      <w:marTop w:val="0"/>
      <w:marBottom w:val="0"/>
      <w:divBdr>
        <w:top w:val="none" w:sz="0" w:space="0" w:color="auto"/>
        <w:left w:val="none" w:sz="0" w:space="0" w:color="auto"/>
        <w:bottom w:val="none" w:sz="0" w:space="0" w:color="auto"/>
        <w:right w:val="none" w:sz="0" w:space="0" w:color="auto"/>
      </w:divBdr>
    </w:div>
    <w:div w:id="696081010">
      <w:bodyDiv w:val="1"/>
      <w:marLeft w:val="0"/>
      <w:marRight w:val="0"/>
      <w:marTop w:val="0"/>
      <w:marBottom w:val="0"/>
      <w:divBdr>
        <w:top w:val="none" w:sz="0" w:space="0" w:color="auto"/>
        <w:left w:val="none" w:sz="0" w:space="0" w:color="auto"/>
        <w:bottom w:val="none" w:sz="0" w:space="0" w:color="auto"/>
        <w:right w:val="none" w:sz="0" w:space="0" w:color="auto"/>
      </w:divBdr>
    </w:div>
    <w:div w:id="835195518">
      <w:bodyDiv w:val="1"/>
      <w:marLeft w:val="0"/>
      <w:marRight w:val="0"/>
      <w:marTop w:val="0"/>
      <w:marBottom w:val="0"/>
      <w:divBdr>
        <w:top w:val="none" w:sz="0" w:space="0" w:color="auto"/>
        <w:left w:val="none" w:sz="0" w:space="0" w:color="auto"/>
        <w:bottom w:val="none" w:sz="0" w:space="0" w:color="auto"/>
        <w:right w:val="none" w:sz="0" w:space="0" w:color="auto"/>
      </w:divBdr>
    </w:div>
    <w:div w:id="935019092">
      <w:bodyDiv w:val="1"/>
      <w:marLeft w:val="0"/>
      <w:marRight w:val="0"/>
      <w:marTop w:val="0"/>
      <w:marBottom w:val="0"/>
      <w:divBdr>
        <w:top w:val="none" w:sz="0" w:space="0" w:color="auto"/>
        <w:left w:val="none" w:sz="0" w:space="0" w:color="auto"/>
        <w:bottom w:val="none" w:sz="0" w:space="0" w:color="auto"/>
        <w:right w:val="none" w:sz="0" w:space="0" w:color="auto"/>
      </w:divBdr>
    </w:div>
    <w:div w:id="1007638024">
      <w:bodyDiv w:val="1"/>
      <w:marLeft w:val="0"/>
      <w:marRight w:val="0"/>
      <w:marTop w:val="0"/>
      <w:marBottom w:val="0"/>
      <w:divBdr>
        <w:top w:val="none" w:sz="0" w:space="0" w:color="auto"/>
        <w:left w:val="none" w:sz="0" w:space="0" w:color="auto"/>
        <w:bottom w:val="none" w:sz="0" w:space="0" w:color="auto"/>
        <w:right w:val="none" w:sz="0" w:space="0" w:color="auto"/>
      </w:divBdr>
    </w:div>
    <w:div w:id="1013725351">
      <w:bodyDiv w:val="1"/>
      <w:marLeft w:val="0"/>
      <w:marRight w:val="0"/>
      <w:marTop w:val="0"/>
      <w:marBottom w:val="0"/>
      <w:divBdr>
        <w:top w:val="none" w:sz="0" w:space="0" w:color="auto"/>
        <w:left w:val="none" w:sz="0" w:space="0" w:color="auto"/>
        <w:bottom w:val="none" w:sz="0" w:space="0" w:color="auto"/>
        <w:right w:val="none" w:sz="0" w:space="0" w:color="auto"/>
      </w:divBdr>
    </w:div>
    <w:div w:id="1213348155">
      <w:bodyDiv w:val="1"/>
      <w:marLeft w:val="0"/>
      <w:marRight w:val="0"/>
      <w:marTop w:val="0"/>
      <w:marBottom w:val="0"/>
      <w:divBdr>
        <w:top w:val="none" w:sz="0" w:space="0" w:color="auto"/>
        <w:left w:val="none" w:sz="0" w:space="0" w:color="auto"/>
        <w:bottom w:val="none" w:sz="0" w:space="0" w:color="auto"/>
        <w:right w:val="none" w:sz="0" w:space="0" w:color="auto"/>
      </w:divBdr>
    </w:div>
    <w:div w:id="1237739373">
      <w:bodyDiv w:val="1"/>
      <w:marLeft w:val="0"/>
      <w:marRight w:val="0"/>
      <w:marTop w:val="0"/>
      <w:marBottom w:val="0"/>
      <w:divBdr>
        <w:top w:val="none" w:sz="0" w:space="0" w:color="auto"/>
        <w:left w:val="none" w:sz="0" w:space="0" w:color="auto"/>
        <w:bottom w:val="none" w:sz="0" w:space="0" w:color="auto"/>
        <w:right w:val="none" w:sz="0" w:space="0" w:color="auto"/>
      </w:divBdr>
    </w:div>
    <w:div w:id="1378046048">
      <w:bodyDiv w:val="1"/>
      <w:marLeft w:val="0"/>
      <w:marRight w:val="0"/>
      <w:marTop w:val="0"/>
      <w:marBottom w:val="0"/>
      <w:divBdr>
        <w:top w:val="none" w:sz="0" w:space="0" w:color="auto"/>
        <w:left w:val="none" w:sz="0" w:space="0" w:color="auto"/>
        <w:bottom w:val="none" w:sz="0" w:space="0" w:color="auto"/>
        <w:right w:val="none" w:sz="0" w:space="0" w:color="auto"/>
      </w:divBdr>
    </w:div>
    <w:div w:id="1391423665">
      <w:bodyDiv w:val="1"/>
      <w:marLeft w:val="0"/>
      <w:marRight w:val="0"/>
      <w:marTop w:val="0"/>
      <w:marBottom w:val="0"/>
      <w:divBdr>
        <w:top w:val="none" w:sz="0" w:space="0" w:color="auto"/>
        <w:left w:val="none" w:sz="0" w:space="0" w:color="auto"/>
        <w:bottom w:val="none" w:sz="0" w:space="0" w:color="auto"/>
        <w:right w:val="none" w:sz="0" w:space="0" w:color="auto"/>
      </w:divBdr>
    </w:div>
    <w:div w:id="1430159211">
      <w:bodyDiv w:val="1"/>
      <w:marLeft w:val="0"/>
      <w:marRight w:val="0"/>
      <w:marTop w:val="0"/>
      <w:marBottom w:val="0"/>
      <w:divBdr>
        <w:top w:val="none" w:sz="0" w:space="0" w:color="auto"/>
        <w:left w:val="none" w:sz="0" w:space="0" w:color="auto"/>
        <w:bottom w:val="none" w:sz="0" w:space="0" w:color="auto"/>
        <w:right w:val="none" w:sz="0" w:space="0" w:color="auto"/>
      </w:divBdr>
    </w:div>
    <w:div w:id="1653098772">
      <w:bodyDiv w:val="1"/>
      <w:marLeft w:val="0"/>
      <w:marRight w:val="0"/>
      <w:marTop w:val="0"/>
      <w:marBottom w:val="0"/>
      <w:divBdr>
        <w:top w:val="none" w:sz="0" w:space="0" w:color="auto"/>
        <w:left w:val="none" w:sz="0" w:space="0" w:color="auto"/>
        <w:bottom w:val="none" w:sz="0" w:space="0" w:color="auto"/>
        <w:right w:val="none" w:sz="0" w:space="0" w:color="auto"/>
      </w:divBdr>
    </w:div>
    <w:div w:id="1743522808">
      <w:bodyDiv w:val="1"/>
      <w:marLeft w:val="0"/>
      <w:marRight w:val="0"/>
      <w:marTop w:val="0"/>
      <w:marBottom w:val="0"/>
      <w:divBdr>
        <w:top w:val="none" w:sz="0" w:space="0" w:color="auto"/>
        <w:left w:val="none" w:sz="0" w:space="0" w:color="auto"/>
        <w:bottom w:val="none" w:sz="0" w:space="0" w:color="auto"/>
        <w:right w:val="none" w:sz="0" w:space="0" w:color="auto"/>
      </w:divBdr>
    </w:div>
    <w:div w:id="1749768563">
      <w:bodyDiv w:val="1"/>
      <w:marLeft w:val="0"/>
      <w:marRight w:val="0"/>
      <w:marTop w:val="0"/>
      <w:marBottom w:val="0"/>
      <w:divBdr>
        <w:top w:val="none" w:sz="0" w:space="0" w:color="auto"/>
        <w:left w:val="none" w:sz="0" w:space="0" w:color="auto"/>
        <w:bottom w:val="none" w:sz="0" w:space="0" w:color="auto"/>
        <w:right w:val="none" w:sz="0" w:space="0" w:color="auto"/>
      </w:divBdr>
    </w:div>
    <w:div w:id="1804301382">
      <w:bodyDiv w:val="1"/>
      <w:marLeft w:val="0"/>
      <w:marRight w:val="0"/>
      <w:marTop w:val="0"/>
      <w:marBottom w:val="0"/>
      <w:divBdr>
        <w:top w:val="none" w:sz="0" w:space="0" w:color="auto"/>
        <w:left w:val="none" w:sz="0" w:space="0" w:color="auto"/>
        <w:bottom w:val="none" w:sz="0" w:space="0" w:color="auto"/>
        <w:right w:val="none" w:sz="0" w:space="0" w:color="auto"/>
      </w:divBdr>
    </w:div>
    <w:div w:id="1825778919">
      <w:bodyDiv w:val="1"/>
      <w:marLeft w:val="0"/>
      <w:marRight w:val="0"/>
      <w:marTop w:val="0"/>
      <w:marBottom w:val="0"/>
      <w:divBdr>
        <w:top w:val="none" w:sz="0" w:space="0" w:color="auto"/>
        <w:left w:val="none" w:sz="0" w:space="0" w:color="auto"/>
        <w:bottom w:val="none" w:sz="0" w:space="0" w:color="auto"/>
        <w:right w:val="none" w:sz="0" w:space="0" w:color="auto"/>
      </w:divBdr>
    </w:div>
    <w:div w:id="1861433326">
      <w:bodyDiv w:val="1"/>
      <w:marLeft w:val="0"/>
      <w:marRight w:val="0"/>
      <w:marTop w:val="0"/>
      <w:marBottom w:val="0"/>
      <w:divBdr>
        <w:top w:val="none" w:sz="0" w:space="0" w:color="auto"/>
        <w:left w:val="none" w:sz="0" w:space="0" w:color="auto"/>
        <w:bottom w:val="none" w:sz="0" w:space="0" w:color="auto"/>
        <w:right w:val="none" w:sz="0" w:space="0" w:color="auto"/>
      </w:divBdr>
    </w:div>
    <w:div w:id="1904411610">
      <w:bodyDiv w:val="1"/>
      <w:marLeft w:val="0"/>
      <w:marRight w:val="0"/>
      <w:marTop w:val="0"/>
      <w:marBottom w:val="0"/>
      <w:divBdr>
        <w:top w:val="none" w:sz="0" w:space="0" w:color="auto"/>
        <w:left w:val="none" w:sz="0" w:space="0" w:color="auto"/>
        <w:bottom w:val="none" w:sz="0" w:space="0" w:color="auto"/>
        <w:right w:val="none" w:sz="0" w:space="0" w:color="auto"/>
      </w:divBdr>
    </w:div>
    <w:div w:id="1952980413">
      <w:bodyDiv w:val="1"/>
      <w:marLeft w:val="0"/>
      <w:marRight w:val="0"/>
      <w:marTop w:val="0"/>
      <w:marBottom w:val="0"/>
      <w:divBdr>
        <w:top w:val="none" w:sz="0" w:space="0" w:color="auto"/>
        <w:left w:val="none" w:sz="0" w:space="0" w:color="auto"/>
        <w:bottom w:val="none" w:sz="0" w:space="0" w:color="auto"/>
        <w:right w:val="none" w:sz="0" w:space="0" w:color="auto"/>
      </w:divBdr>
    </w:div>
    <w:div w:id="20133345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FDF5CD12908A74F86855712DBC425C7"/>
        <w:category>
          <w:name w:val="General"/>
          <w:gallery w:val="placeholder"/>
        </w:category>
        <w:types>
          <w:type w:val="bbPlcHdr"/>
        </w:types>
        <w:behaviors>
          <w:behavior w:val="content"/>
        </w:behaviors>
        <w:guid w:val="{9F6B2B68-2565-1547-B62A-6A7CBAD08F41}"/>
      </w:docPartPr>
      <w:docPartBody>
        <w:p w:rsidR="003A3279" w:rsidRDefault="003A3279" w:rsidP="003A3279">
          <w:pPr>
            <w:pStyle w:val="6FDF5CD12908A74F86855712DBC425C7"/>
          </w:pPr>
          <w:r>
            <w:t>[Type the document title]</w:t>
          </w:r>
        </w:p>
      </w:docPartBody>
    </w:docPart>
    <w:docPart>
      <w:docPartPr>
        <w:name w:val="E6B698C6E08A0C44B6CCCE9F3BD77AA1"/>
        <w:category>
          <w:name w:val="General"/>
          <w:gallery w:val="placeholder"/>
        </w:category>
        <w:types>
          <w:type w:val="bbPlcHdr"/>
        </w:types>
        <w:behaviors>
          <w:behavior w:val="content"/>
        </w:behaviors>
        <w:guid w:val="{F3D7A30D-2DE2-1A42-9830-2AD29DABFA8C}"/>
      </w:docPartPr>
      <w:docPartBody>
        <w:p w:rsidR="003A3279" w:rsidRDefault="003A3279" w:rsidP="003A3279">
          <w:pPr>
            <w:pStyle w:val="E6B698C6E08A0C44B6CCCE9F3BD77AA1"/>
          </w:pPr>
          <w: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auto"/>
    <w:pitch w:val="variable"/>
    <w:sig w:usb0="E1002A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279"/>
    <w:rsid w:val="00002BA2"/>
    <w:rsid w:val="00016DEA"/>
    <w:rsid w:val="00062DD2"/>
    <w:rsid w:val="000E243E"/>
    <w:rsid w:val="00126D62"/>
    <w:rsid w:val="0020024F"/>
    <w:rsid w:val="00206C4B"/>
    <w:rsid w:val="00277560"/>
    <w:rsid w:val="003055BB"/>
    <w:rsid w:val="00312258"/>
    <w:rsid w:val="003272B3"/>
    <w:rsid w:val="00365ED3"/>
    <w:rsid w:val="003A3279"/>
    <w:rsid w:val="003C0C7F"/>
    <w:rsid w:val="00430674"/>
    <w:rsid w:val="0047786C"/>
    <w:rsid w:val="004A2563"/>
    <w:rsid w:val="004C21FA"/>
    <w:rsid w:val="004E4172"/>
    <w:rsid w:val="005352A4"/>
    <w:rsid w:val="0053547D"/>
    <w:rsid w:val="0059670D"/>
    <w:rsid w:val="005A46A3"/>
    <w:rsid w:val="005F16B4"/>
    <w:rsid w:val="00614031"/>
    <w:rsid w:val="006768F3"/>
    <w:rsid w:val="006C2E84"/>
    <w:rsid w:val="006E6647"/>
    <w:rsid w:val="007D1488"/>
    <w:rsid w:val="007D6A69"/>
    <w:rsid w:val="007F1F53"/>
    <w:rsid w:val="007F290E"/>
    <w:rsid w:val="008B5FCA"/>
    <w:rsid w:val="008C1863"/>
    <w:rsid w:val="00943AF3"/>
    <w:rsid w:val="00A1554F"/>
    <w:rsid w:val="00AE5364"/>
    <w:rsid w:val="00B71A62"/>
    <w:rsid w:val="00B91737"/>
    <w:rsid w:val="00B96B2F"/>
    <w:rsid w:val="00BE05C3"/>
    <w:rsid w:val="00C40CE7"/>
    <w:rsid w:val="00C669FE"/>
    <w:rsid w:val="00C745E0"/>
    <w:rsid w:val="00D049C0"/>
    <w:rsid w:val="00D13F53"/>
    <w:rsid w:val="00D722C0"/>
    <w:rsid w:val="00E33C39"/>
    <w:rsid w:val="00E55F1B"/>
    <w:rsid w:val="00EA2528"/>
    <w:rsid w:val="00ED4638"/>
    <w:rsid w:val="00EF3F21"/>
    <w:rsid w:val="00F008A7"/>
    <w:rsid w:val="00F4100A"/>
    <w:rsid w:val="00F4424F"/>
    <w:rsid w:val="00FA24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116E70CB696145A9A08029EDD70A32">
    <w:name w:val="5D116E70CB696145A9A08029EDD70A32"/>
    <w:rsid w:val="003A3279"/>
  </w:style>
  <w:style w:type="paragraph" w:customStyle="1" w:styleId="75366445E0738845B4F676726249DA66">
    <w:name w:val="75366445E0738845B4F676726249DA66"/>
    <w:rsid w:val="003A3279"/>
  </w:style>
  <w:style w:type="paragraph" w:customStyle="1" w:styleId="E04E0D3DF96174418594C5DBBDC3750F">
    <w:name w:val="E04E0D3DF96174418594C5DBBDC3750F"/>
    <w:rsid w:val="003A3279"/>
  </w:style>
  <w:style w:type="paragraph" w:customStyle="1" w:styleId="F2D158F097C9CB4ABB2614B8F717932D">
    <w:name w:val="F2D158F097C9CB4ABB2614B8F717932D"/>
    <w:rsid w:val="003A3279"/>
  </w:style>
  <w:style w:type="paragraph" w:customStyle="1" w:styleId="6FDF5CD12908A74F86855712DBC425C7">
    <w:name w:val="6FDF5CD12908A74F86855712DBC425C7"/>
    <w:rsid w:val="003A3279"/>
  </w:style>
  <w:style w:type="paragraph" w:customStyle="1" w:styleId="E6B698C6E08A0C44B6CCCE9F3BD77AA1">
    <w:name w:val="E6B698C6E08A0C44B6CCCE9F3BD77AA1"/>
    <w:rsid w:val="003A3279"/>
  </w:style>
  <w:style w:type="paragraph" w:customStyle="1" w:styleId="952E4268534CD449A6BE1FC7E5C9DFEF">
    <w:name w:val="952E4268534CD449A6BE1FC7E5C9DFEF"/>
    <w:rsid w:val="003A3279"/>
  </w:style>
  <w:style w:type="paragraph" w:customStyle="1" w:styleId="3B1D911EA22C844DBD56467EB4AFA3FB">
    <w:name w:val="3B1D911EA22C844DBD56467EB4AFA3FB"/>
    <w:rsid w:val="003A327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Final Report – HMRF #0112217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FB2349-DDE0-4F5E-A0B5-831744DAD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6588</Words>
  <Characters>37554</Characters>
  <Application>Microsoft Office Word</Application>
  <DocSecurity>4</DocSecurity>
  <Lines>312</Lines>
  <Paragraphs>88</Paragraphs>
  <ScaleCrop>false</ScaleCrop>
  <HeadingPairs>
    <vt:vector size="2" baseType="variant">
      <vt:variant>
        <vt:lpstr>Title</vt:lpstr>
      </vt:variant>
      <vt:variant>
        <vt:i4>1</vt:i4>
      </vt:variant>
    </vt:vector>
  </HeadingPairs>
  <TitlesOfParts>
    <vt:vector size="1" baseType="lpstr">
      <vt:lpstr>Comparison of oral chloral hydrate and intranasal dexmedetomidine as sedative in children undergoing computer tomography - a multicenter study</vt:lpstr>
    </vt:vector>
  </TitlesOfParts>
  <Company>Hospital Authority</Company>
  <LinksUpToDate>false</LinksUpToDate>
  <CharactersWithSpaces>44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ison of oral chloral hydrate and intranasal dexmedetomidine as sedative in children undergoing computer tomography - a multicenter study</dc:title>
  <dc:creator>HA;"Michael G. Irwin" &lt;mgirwin@hkucc.hku.hk&gt;</dc:creator>
  <cp:lastModifiedBy>Jean Harris</cp:lastModifiedBy>
  <cp:revision>2</cp:revision>
  <cp:lastPrinted>2017-04-08T05:02:00Z</cp:lastPrinted>
  <dcterms:created xsi:type="dcterms:W3CDTF">2017-09-29T06:49:00Z</dcterms:created>
  <dcterms:modified xsi:type="dcterms:W3CDTF">2017-09-29T06:49:00Z</dcterms:modified>
</cp:coreProperties>
</file>